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1E0192EC"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w:t>
      </w:r>
      <w:ins w:id="8" w:author="Daniel Noble" w:date="2023-06-30T08:38:00Z">
        <w:r w:rsidR="00ED494A">
          <w:t>–</w:t>
        </w:r>
      </w:ins>
      <w:del w:id="9"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46DD2642"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30" w:tooltip="West-Eberhard, 2003 #2" w:history="1">
        <w:r w:rsidR="00BA5BF4" w:rsidRPr="00BA5BF4">
          <w:rPr>
            <w:rStyle w:val="Hyperlink"/>
          </w:rPr>
          <w:t>West-Eberhard 2003</w:t>
        </w:r>
      </w:hyperlink>
      <w:r w:rsidR="006D328F">
        <w:rPr>
          <w:noProof/>
        </w:rPr>
        <w:t xml:space="preserve">, </w:t>
      </w:r>
      <w:hyperlink w:anchor="_ENREF_13" w:tooltip="Ghalambor, 2007 #5" w:history="1">
        <w:r w:rsidR="00BA5BF4" w:rsidRPr="00BA5BF4">
          <w:rPr>
            <w:rStyle w:val="Hyperlink"/>
          </w:rPr>
          <w:t>Ghalambor, McKay et al. 2007</w:t>
        </w:r>
      </w:hyperlink>
      <w:r w:rsidR="006D328F">
        <w:rPr>
          <w:noProof/>
        </w:rPr>
        <w:t xml:space="preserve">, </w:t>
      </w:r>
      <w:hyperlink w:anchor="_ENREF_20" w:tooltip="Noble, 2018 #3" w:history="1">
        <w:r w:rsidR="00BA5BF4" w:rsidRPr="00BA5BF4">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30" w:tooltip="West-Eberhard, 2003 #2" w:history="1">
        <w:r w:rsidR="00BA5BF4" w:rsidRPr="00BA5BF4">
          <w:rPr>
            <w:rStyle w:val="Hyperlink"/>
          </w:rPr>
          <w:t>West-Eberhard 2003</w:t>
        </w:r>
      </w:hyperlink>
      <w:r w:rsidR="00841599">
        <w:rPr>
          <w:noProof/>
        </w:rPr>
        <w:t xml:space="preserve">, </w:t>
      </w:r>
      <w:hyperlink w:anchor="_ENREF_18" w:tooltip="Monaghan, 2008 #1" w:history="1">
        <w:r w:rsidR="00BA5BF4" w:rsidRPr="00BA5BF4">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18" w:tooltip="Monaghan, 2008 #1" w:history="1">
        <w:r w:rsidR="00BA5BF4" w:rsidRPr="00BA5BF4">
          <w:rPr>
            <w:rStyle w:val="Hyperlink"/>
          </w:rPr>
          <w:t>Monaghan 2008</w:t>
        </w:r>
      </w:hyperlink>
      <w:r w:rsidR="006D328F">
        <w:rPr>
          <w:noProof/>
        </w:rPr>
        <w:t xml:space="preserve">, </w:t>
      </w:r>
      <w:hyperlink w:anchor="_ENREF_20" w:tooltip="Noble, 2018 #3" w:history="1">
        <w:r w:rsidR="00BA5BF4" w:rsidRPr="00BA5BF4">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13" w:tooltip="Ghalambor, 2007 #5" w:history="1">
        <w:r w:rsidR="00BA5BF4" w:rsidRPr="00BA5BF4">
          <w:rPr>
            <w:rStyle w:val="Hyperlink"/>
          </w:rPr>
          <w:t>Ghalambor, McKay et al. 2007</w:t>
        </w:r>
      </w:hyperlink>
      <w:r w:rsidR="00357133">
        <w:rPr>
          <w:noProof/>
        </w:rPr>
        <w:t xml:space="preserve">, </w:t>
      </w:r>
      <w:hyperlink w:anchor="_ENREF_1" w:tooltip="Beaman, 2016 #4" w:history="1">
        <w:r w:rsidR="00BA5BF4" w:rsidRPr="00BA5BF4">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30" w:tooltip="West-Eberhard, 2003 #2" w:history="1">
        <w:r w:rsidR="00BA5BF4" w:rsidRPr="00BA5BF4">
          <w:rPr>
            <w:rStyle w:val="Hyperlink"/>
          </w:rPr>
          <w:t>West-Eberhard 2003</w:t>
        </w:r>
      </w:hyperlink>
      <w:r w:rsidR="00357133">
        <w:rPr>
          <w:noProof/>
        </w:rPr>
        <w:t xml:space="preserve">, </w:t>
      </w:r>
      <w:hyperlink w:anchor="_ENREF_6" w:tooltip="Chevin, 2010 #81" w:history="1">
        <w:r w:rsidR="00BA5BF4" w:rsidRPr="00BA5BF4">
          <w:rPr>
            <w:rStyle w:val="Hyperlink"/>
          </w:rPr>
          <w:t>Chevin 2010</w:t>
        </w:r>
      </w:hyperlink>
      <w:r w:rsidR="00357133">
        <w:rPr>
          <w:noProof/>
        </w:rPr>
        <w:t xml:space="preserve">, </w:t>
      </w:r>
      <w:hyperlink w:anchor="_ENREF_2" w:tooltip="Beldade, 2011 #6" w:history="1">
        <w:r w:rsidR="00BA5BF4" w:rsidRPr="00BA5BF4">
          <w:rPr>
            <w:rStyle w:val="Hyperlink"/>
          </w:rPr>
          <w:t>Beldade, Mateus et al. 2011</w:t>
        </w:r>
      </w:hyperlink>
      <w:r w:rsidR="00357133">
        <w:rPr>
          <w:noProof/>
        </w:rPr>
        <w:t xml:space="preserve">, </w:t>
      </w:r>
      <w:hyperlink w:anchor="_ENREF_19" w:tooltip="Noble, 2019 #7" w:history="1">
        <w:r w:rsidR="00BA5BF4" w:rsidRPr="00BA5BF4">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23" w:tooltip="Reed, 2010 #9" w:history="1">
        <w:r w:rsidR="00BA5BF4" w:rsidRPr="00BA5BF4">
          <w:rPr>
            <w:rStyle w:val="Hyperlink"/>
          </w:rPr>
          <w:t>Reed, Waples et al. 2010</w:t>
        </w:r>
      </w:hyperlink>
      <w:r w:rsidR="00357133">
        <w:rPr>
          <w:noProof/>
        </w:rPr>
        <w:t xml:space="preserve">, </w:t>
      </w:r>
      <w:hyperlink w:anchor="_ENREF_3" w:tooltip="Botero, 2015 #8" w:history="1">
        <w:r w:rsidR="00BA5BF4" w:rsidRPr="00BA5BF4">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366F195A"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0"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17" w:tooltip="Lynch, 1998 #10" w:history="1">
        <w:r w:rsidR="00BA5BF4" w:rsidRPr="00BA5BF4">
          <w:rPr>
            <w:rStyle w:val="Hyperlink"/>
          </w:rPr>
          <w:t>Lynch and Walsh 1998</w:t>
        </w:r>
      </w:hyperlink>
      <w:r w:rsidR="00AD4621">
        <w:rPr>
          <w:noProof/>
        </w:rPr>
        <w:t>)</w:t>
      </w:r>
      <w:r w:rsidR="00AD4621">
        <w:fldChar w:fldCharType="end"/>
      </w:r>
      <w:del w:id="11"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0" w:tooltip="Falconer, 1996 #11" w:history="1">
        <w:r w:rsidR="00BA5BF4" w:rsidRPr="00BA5BF4">
          <w:rPr>
            <w:rStyle w:val="Hyperlink"/>
          </w:rPr>
          <w:t>Falconer and Mackay 1996</w:t>
        </w:r>
      </w:hyperlink>
      <w:r w:rsidR="00AD4621">
        <w:rPr>
          <w:noProof/>
        </w:rPr>
        <w:t>)</w:t>
      </w:r>
      <w:r w:rsidR="00AD4621">
        <w:fldChar w:fldCharType="end"/>
      </w:r>
      <w:del w:id="1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16" w:tooltip="Hoffmann, 1999 #14" w:history="1">
        <w:r w:rsidR="00BA5BF4" w:rsidRPr="00BA5BF4">
          <w:rPr>
            <w:rStyle w:val="Hyperlink"/>
          </w:rPr>
          <w:t>Hoffmann and Merilä 1999</w:t>
        </w:r>
      </w:hyperlink>
      <w:r w:rsidR="00AD4621">
        <w:rPr>
          <w:noProof/>
        </w:rPr>
        <w:t xml:space="preserve">, </w:t>
      </w:r>
      <w:hyperlink w:anchor="_ENREF_5" w:tooltip="Charmantier, 2005 #12" w:history="1">
        <w:r w:rsidR="00BA5BF4" w:rsidRPr="00BA5BF4">
          <w:rPr>
            <w:rStyle w:val="Hyperlink"/>
          </w:rPr>
          <w:t>Charmantier and Garant 2005</w:t>
        </w:r>
      </w:hyperlink>
      <w:r w:rsidR="00AD4621">
        <w:rPr>
          <w:noProof/>
        </w:rPr>
        <w:t xml:space="preserve">, </w:t>
      </w:r>
      <w:hyperlink w:anchor="_ENREF_31" w:tooltip="Wood, 2015 #15" w:history="1">
        <w:r w:rsidR="00BA5BF4" w:rsidRPr="00BA5BF4">
          <w:rPr>
            <w:rStyle w:val="Hyperlink"/>
          </w:rPr>
          <w:t>Wood and Brodie 2015</w:t>
        </w:r>
      </w:hyperlink>
      <w:r w:rsidR="00AD4621">
        <w:rPr>
          <w:noProof/>
        </w:rPr>
        <w:t xml:space="preserve">, </w:t>
      </w:r>
      <w:hyperlink w:history="1">
        <w:r w:rsidR="00BA5BF4" w:rsidRPr="00BA5BF4">
          <w:rPr>
            <w:rStyle w:val="Hyperlink"/>
          </w:rPr>
          <w:t>Rowiński and Rogell 2017</w:t>
        </w:r>
      </w:hyperlink>
      <w:r w:rsidR="00AD4621">
        <w:rPr>
          <w:noProof/>
        </w:rPr>
        <w:t xml:space="preserve">, </w:t>
      </w:r>
      <w:hyperlink w:anchor="_ENREF_19" w:tooltip="Noble, 2019 #7" w:history="1">
        <w:r w:rsidR="00BA5BF4" w:rsidRPr="00BA5BF4">
          <w:rPr>
            <w:rStyle w:val="Hyperlink"/>
          </w:rPr>
          <w:t>Noble, Radersma et al. 2019</w:t>
        </w:r>
      </w:hyperlink>
      <w:r w:rsidR="00AD4621">
        <w:rPr>
          <w:noProof/>
        </w:rPr>
        <w:t xml:space="preserve">, </w:t>
      </w:r>
      <w:hyperlink w:anchor="_ENREF_11" w:tooltip="Fischer, 2020 #13" w:history="1">
        <w:r w:rsidR="00BA5BF4" w:rsidRPr="00BA5BF4">
          <w:rPr>
            <w:rStyle w:val="Hyperlink"/>
          </w:rPr>
          <w:t>Fischer, Kreyling et al. 2020</w:t>
        </w:r>
      </w:hyperlink>
      <w:r w:rsidR="00AD4621">
        <w:rPr>
          <w:noProof/>
        </w:rPr>
        <w:t>)</w:t>
      </w:r>
      <w:r w:rsidR="00AD4621">
        <w:fldChar w:fldCharType="end"/>
      </w:r>
      <w:del w:id="1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15" w:tooltip="Hoffman, 1991 #16" w:history="1">
        <w:r w:rsidR="00BA5BF4" w:rsidRPr="00BA5BF4">
          <w:rPr>
            <w:rStyle w:val="Hyperlink"/>
          </w:rPr>
          <w:t>Hoffman and Parsons 1991</w:t>
        </w:r>
      </w:hyperlink>
      <w:r w:rsidR="002A7E72">
        <w:rPr>
          <w:noProof/>
        </w:rPr>
        <w:t xml:space="preserve">, </w:t>
      </w:r>
      <w:hyperlink w:anchor="_ENREF_16" w:tooltip="Hoffmann, 1999 #14" w:history="1">
        <w:r w:rsidR="00BA5BF4" w:rsidRPr="00BA5BF4">
          <w:rPr>
            <w:rStyle w:val="Hyperlink"/>
          </w:rPr>
          <w:t>Hoffmann and Merilä 1999</w:t>
        </w:r>
      </w:hyperlink>
      <w:r w:rsidR="002A7E72">
        <w:rPr>
          <w:noProof/>
        </w:rPr>
        <w:t>)</w:t>
      </w:r>
      <w:r w:rsidR="002A7E72">
        <w:fldChar w:fldCharType="end"/>
      </w:r>
      <w:del w:id="1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22" w:tooltip="Paaby, 2014 #17" w:history="1">
        <w:r w:rsidR="00BA5BF4" w:rsidRPr="00BA5BF4">
          <w:rPr>
            <w:rStyle w:val="Hyperlink"/>
          </w:rPr>
          <w:t>Paaby and Rockman 2014</w:t>
        </w:r>
      </w:hyperlink>
      <w:r w:rsidR="002A7E72">
        <w:rPr>
          <w:noProof/>
        </w:rPr>
        <w:t>)</w:t>
      </w:r>
      <w:r w:rsidR="002A7E72">
        <w:fldChar w:fldCharType="end"/>
      </w:r>
      <w:del w:id="15"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7" w:tooltip="Coltman, 2001 #18" w:history="1">
        <w:r w:rsidR="00BA5BF4" w:rsidRPr="00BA5BF4">
          <w:rPr>
            <w:rStyle w:val="Hyperlink"/>
          </w:rPr>
          <w:t>Coltman, Pilkington et al. 2001</w:t>
        </w:r>
      </w:hyperlink>
      <w:r w:rsidR="002A7E72">
        <w:rPr>
          <w:noProof/>
        </w:rPr>
        <w:t xml:space="preserve">, </w:t>
      </w:r>
      <w:hyperlink w:anchor="_ENREF_5" w:tooltip="Charmantier, 2005 #12" w:history="1">
        <w:r w:rsidR="00BA5BF4" w:rsidRPr="00BA5BF4">
          <w:rPr>
            <w:rStyle w:val="Hyperlink"/>
          </w:rPr>
          <w:t>Charmantier and Garant 2005</w:t>
        </w:r>
      </w:hyperlink>
      <w:r w:rsidR="002A7E72">
        <w:rPr>
          <w:noProof/>
        </w:rPr>
        <w:t>)</w:t>
      </w:r>
      <w:r w:rsidR="002A7E72">
        <w:fldChar w:fldCharType="end"/>
      </w:r>
      <w:del w:id="16"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841599">
      <w:pPr>
        <w:contextualSpacing/>
      </w:pPr>
    </w:p>
    <w:p w14:paraId="5545D77F" w14:textId="7F2B7D1E" w:rsidR="003030DA" w:rsidRPr="00E64B49" w:rsidRDefault="003030DA" w:rsidP="00841599">
      <w:pPr>
        <w:ind w:firstLine="720"/>
        <w:contextualSpacing/>
      </w:pPr>
      <w:r>
        <w:t xml:space="preserve">Comparative studies have shown that the influence of </w:t>
      </w:r>
      <w:r w:rsidR="0085156C">
        <w:t xml:space="preserve">environmental stress on genetic variance during </w:t>
      </w:r>
      <w:r>
        <w:t xml:space="preserve">development 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16" w:tooltip="Hoffmann, 1999 #14" w:history="1">
        <w:r w:rsidR="00BA5BF4" w:rsidRPr="00BA5BF4">
          <w:rPr>
            <w:rStyle w:val="Hyperlink"/>
          </w:rPr>
          <w:t>Hoffmann and Merilä 1999</w:t>
        </w:r>
      </w:hyperlink>
      <w:r w:rsidR="001F6758">
        <w:rPr>
          <w:noProof/>
        </w:rPr>
        <w:t xml:space="preserve">, </w:t>
      </w:r>
      <w:hyperlink w:anchor="_ENREF_5" w:tooltip="Charmantier, 2005 #12" w:history="1">
        <w:r w:rsidR="00BA5BF4" w:rsidRPr="00BA5BF4">
          <w:rPr>
            <w:rStyle w:val="Hyperlink"/>
          </w:rPr>
          <w:t>Charmantier and Garant 2005</w:t>
        </w:r>
      </w:hyperlink>
      <w:r w:rsidR="001F6758">
        <w:rPr>
          <w:noProof/>
        </w:rPr>
        <w:t xml:space="preserve">, </w:t>
      </w:r>
      <w:hyperlink w:history="1">
        <w:r w:rsidR="00BA5BF4" w:rsidRPr="00BA5BF4">
          <w:rPr>
            <w:rStyle w:val="Hyperlink"/>
          </w:rPr>
          <w:t>Rowiński and Rogell 2017</w:t>
        </w:r>
      </w:hyperlink>
      <w:r w:rsidR="001F6758">
        <w:rPr>
          <w:noProof/>
        </w:rPr>
        <w:t>)</w:t>
      </w:r>
      <w:r w:rsidR="001F6758">
        <w:fldChar w:fldCharType="end"/>
      </w:r>
      <w:del w:id="17"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18"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16" w:tooltip="Hoffmann, 1999 #14" w:history="1">
        <w:r w:rsidR="00BA5BF4" w:rsidRPr="00BA5BF4">
          <w:rPr>
            <w:rStyle w:val="Hyperlink"/>
          </w:rPr>
          <w:t>Hoffmann and Merilä 1999</w:t>
        </w:r>
      </w:hyperlink>
      <w:r w:rsidR="001F6758">
        <w:rPr>
          <w:noProof/>
        </w:rPr>
        <w:t>)</w:t>
      </w:r>
      <w:r w:rsidR="001F6758">
        <w:fldChar w:fldCharType="end"/>
      </w:r>
      <w:del w:id="19"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5" w:tooltip="Charmantier, 2005 #12" w:history="1">
        <w:r w:rsidR="00BA5BF4" w:rsidRPr="00BA5BF4">
          <w:rPr>
            <w:rStyle w:val="Hyperlink"/>
          </w:rPr>
          <w:t>Charmantier and Garant 2005</w:t>
        </w:r>
      </w:hyperlink>
      <w:r w:rsidR="0079708C">
        <w:rPr>
          <w:noProof/>
        </w:rPr>
        <w:t>)</w:t>
      </w:r>
      <w:r w:rsidR="0079708C">
        <w:fldChar w:fldCharType="end"/>
      </w:r>
      <w:del w:id="20"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8" w:tooltip="Dahlgaard, 2000 #19" w:history="1">
        <w:r w:rsidR="00BA5BF4" w:rsidRPr="00BA5BF4">
          <w:rPr>
            <w:rStyle w:val="Hyperlink"/>
          </w:rPr>
          <w:t>Dahlgaard and Hoffmann 2000</w:t>
        </w:r>
      </w:hyperlink>
      <w:r w:rsidR="001F6758">
        <w:rPr>
          <w:noProof/>
        </w:rPr>
        <w:t xml:space="preserve">, </w:t>
      </w:r>
      <w:hyperlink w:anchor="_ENREF_5" w:tooltip="Charmantier, 2005 #12" w:history="1">
        <w:r w:rsidR="00BA5BF4" w:rsidRPr="00BA5BF4">
          <w:rPr>
            <w:rStyle w:val="Hyperlink"/>
          </w:rPr>
          <w:t>Charmantier and Garant 2005</w:t>
        </w:r>
      </w:hyperlink>
      <w:r w:rsidR="001F6758">
        <w:rPr>
          <w:noProof/>
        </w:rPr>
        <w:t>)</w:t>
      </w:r>
      <w:r w:rsidR="001F6758">
        <w:fldChar w:fldCharType="end"/>
      </w:r>
      <w:del w:id="21"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22"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23"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14" w:tooltip="Hansen, 2011 #82" w:history="1">
        <w:r w:rsidR="00BA5BF4" w:rsidRPr="00BA5BF4">
          <w:rPr>
            <w:rStyle w:val="Hyperlink"/>
          </w:rPr>
          <w:t>Hansen, Pélabon et al. 2011</w:t>
        </w:r>
      </w:hyperlink>
      <w:r w:rsidR="00374A75">
        <w:rPr>
          <w:noProof/>
        </w:rPr>
        <w:t xml:space="preserve">, </w:t>
      </w:r>
      <w:hyperlink w:history="1">
        <w:r w:rsidR="00BA5BF4" w:rsidRPr="00BA5BF4">
          <w:rPr>
            <w:rStyle w:val="Hyperlink"/>
          </w:rPr>
          <w:t>Rowiński and Rogell 2017</w:t>
        </w:r>
      </w:hyperlink>
      <w:r w:rsidR="00374A75">
        <w:rPr>
          <w:noProof/>
        </w:rPr>
        <w:t>)</w:t>
      </w:r>
      <w:r w:rsidR="00374A75">
        <w:fldChar w:fldCharType="end"/>
      </w:r>
      <w:del w:id="24"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25" w:author="Daniel Noble" w:date="2023-06-30T08:39:00Z">
        <w:r w:rsidR="00ED494A">
          <w:t>,</w:t>
        </w:r>
      </w:ins>
      <w:r w:rsidR="007C535A">
        <w:t xml:space="preserve"> </w:t>
      </w:r>
      <w:r w:rsidR="00F8101C">
        <w:t>which</w:t>
      </w:r>
      <w:r w:rsidR="007C535A">
        <w:t xml:space="preserve"> </w:t>
      </w:r>
      <w:del w:id="26" w:author="Daniel Noble" w:date="2023-06-30T08:39:00Z">
        <w:r w:rsidR="00EF1492" w:rsidDel="00ED494A">
          <w:delText xml:space="preserve">has </w:delText>
        </w:r>
      </w:del>
      <w:ins w:id="27" w:author="Daniel Noble" w:date="2023-06-30T08:39:00Z">
        <w:r w:rsidR="00ED494A">
          <w:t xml:space="preserve">ha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BA5BF4" w:rsidRPr="00BA5BF4">
          <w:rPr>
            <w:rStyle w:val="Hyperlink"/>
          </w:rPr>
          <w:t>Rowiński and Rogell 2017</w:t>
        </w:r>
      </w:hyperlink>
      <w:r w:rsidR="00DA0CF2">
        <w:rPr>
          <w:noProof/>
        </w:rPr>
        <w:t>)</w:t>
      </w:r>
      <w:r w:rsidR="00DA0CF2">
        <w:fldChar w:fldCharType="end"/>
      </w:r>
      <w:del w:id="28"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1" w:tooltip="Fischer, 2020 #13" w:history="1">
        <w:r w:rsidR="00BA5BF4" w:rsidRPr="00BA5BF4">
          <w:rPr>
            <w:rStyle w:val="Hyperlink"/>
          </w:rPr>
          <w:t>Fischer, Kreyling et al. 2020</w:t>
        </w:r>
      </w:hyperlink>
      <w:r w:rsidR="00DA0CF2">
        <w:rPr>
          <w:noProof/>
        </w:rPr>
        <w:t>)</w:t>
      </w:r>
      <w:r w:rsidR="00DA0CF2">
        <w:fldChar w:fldCharType="end"/>
      </w:r>
      <w:del w:id="29"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30" w:author="Daniel Noble" w:date="2023-06-23T12:03:00Z">
        <w:r w:rsidR="00DA0CF2">
          <w:t xml:space="preserve"> </w:t>
        </w:r>
      </w:ins>
      <w:ins w:id="31"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BA5BF4" w:rsidRPr="00BA5BF4">
          <w:rPr>
            <w:rStyle w:val="Hyperlink"/>
          </w:rPr>
          <w:t>Rowiński and Rogell 2017</w:t>
        </w:r>
      </w:hyperlink>
      <w:ins w:id="32" w:author="Daniel Noble" w:date="2023-06-23T12:02:00Z">
        <w:r w:rsidR="00DA0CF2">
          <w:rPr>
            <w:noProof/>
          </w:rPr>
          <w:t>)</w:t>
        </w:r>
        <w:r w:rsidR="00DA0CF2">
          <w:fldChar w:fldCharType="end"/>
        </w:r>
      </w:ins>
      <w:del w:id="3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34" w:author="Daniel Noble" w:date="2023-07-06T16:06:00Z">
        <w:r w:rsidR="00CD0190" w:rsidDel="00FC211B">
          <w:delText xml:space="preserve">dynamics </w:delText>
        </w:r>
      </w:del>
      <w:ins w:id="35" w:author="Daniel Noble" w:date="2023-07-06T16:06:00Z">
        <w:r w:rsidR="00FC211B">
          <w:t xml:space="preserve">expression of </w:t>
        </w:r>
      </w:ins>
      <w:del w:id="36" w:author="Daniel Noble" w:date="2023-07-06T16:05:00Z">
        <w:r w:rsidR="00CD0190" w:rsidDel="00FC211B">
          <w:delText>of</w:delText>
        </w:r>
        <w:r w:rsidR="00F85072" w:rsidDel="00FC211B">
          <w:delText xml:space="preserve"> both </w:delText>
        </w:r>
      </w:del>
      <w:r w:rsidR="007C535A">
        <w:t xml:space="preserve">genetic </w:t>
      </w:r>
      <w:del w:id="37"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2A7B4937"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21" w:tooltip="Noordwijk, 1988 #20" w:history="1">
        <w:r w:rsidR="00BA5BF4" w:rsidRPr="00BA5BF4">
          <w:rPr>
            <w:rStyle w:val="Hyperlink"/>
          </w:rPr>
          <w:t>Noordwijk, Balen et al. 1988</w:t>
        </w:r>
      </w:hyperlink>
      <w:r w:rsidR="00604B3C">
        <w:rPr>
          <w:noProof/>
        </w:rPr>
        <w:t xml:space="preserve">, </w:t>
      </w:r>
      <w:hyperlink w:anchor="_ENREF_28" w:tooltip="Stillwell, 2009 #21" w:history="1">
        <w:r w:rsidR="00BA5BF4" w:rsidRPr="00BA5BF4">
          <w:rPr>
            <w:rStyle w:val="Hyperlink"/>
          </w:rPr>
          <w:t>Stillwell and Fox 2009</w:t>
        </w:r>
      </w:hyperlink>
      <w:r w:rsidR="00604B3C">
        <w:rPr>
          <w:noProof/>
        </w:rPr>
        <w:t>)</w:t>
      </w:r>
      <w:r w:rsidR="00604B3C">
        <w:fldChar w:fldCharType="end"/>
      </w:r>
      <w:del w:id="38"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20" w:tooltip="Noble, 2018 #3" w:history="1">
        <w:r w:rsidR="00BA5BF4" w:rsidRPr="00BA5BF4">
          <w:rPr>
            <w:rStyle w:val="Hyperlink"/>
          </w:rPr>
          <w:t>Noble, Stenhouse et al. 2018</w:t>
        </w:r>
      </w:hyperlink>
      <w:r w:rsidR="006D328F">
        <w:rPr>
          <w:noProof/>
        </w:rPr>
        <w:t xml:space="preserve">, </w:t>
      </w:r>
      <w:hyperlink w:anchor="_ENREF_9" w:tooltip="Eyck, 2019 #22" w:history="1">
        <w:r w:rsidR="00BA5BF4" w:rsidRPr="00BA5BF4">
          <w:rPr>
            <w:rStyle w:val="Hyperlink"/>
          </w:rPr>
          <w:t>Eyck, Buchanan et al. 2019</w:t>
        </w:r>
      </w:hyperlink>
      <w:r w:rsidR="006D328F">
        <w:rPr>
          <w:noProof/>
        </w:rPr>
        <w:t>)</w:t>
      </w:r>
      <w:r w:rsidR="006D328F">
        <w:fldChar w:fldCharType="end"/>
      </w:r>
      <w:del w:id="39"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590398">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590398" w:rsidRPr="00590398">
        <w:rPr>
          <w:rFonts w:cs="Times New Roman"/>
        </w:rPr>
        <w:t>(Noble et al., 2014; Wilson &amp; Réale,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590398">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590398">
        <w:rPr>
          <w:rFonts w:cs="Times New Roman"/>
        </w:rPr>
        <w:t>(Mitchell et al., 2018; Shine &amp; Harlow, 1996; Uller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590398">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590398">
        <w:rPr>
          <w:rFonts w:cs="Times New Roman"/>
        </w:rPr>
        <w:t>(Mousseau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590398">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590398">
        <w:rPr>
          <w:rFonts w:cs="Times New Roman"/>
        </w:rPr>
        <w:t>(Krist, 2010; Wilson, Kruuk,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590398">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590398">
        <w:rPr>
          <w:rFonts w:cs="Times New Roman"/>
        </w:rPr>
        <w:t>(Kruuk,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590398">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590398" w:rsidRPr="00590398">
        <w:rPr>
          <w:rFonts w:cs="Times New Roman"/>
        </w:rPr>
        <w:t>(Réal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590398">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590398">
        <w:rPr>
          <w:rFonts w:cs="Times New Roman"/>
        </w:rPr>
        <w:t>(Charmantier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40" w:author="Daniel Noble" w:date="2023-07-06T16:04:00Z">
        <w:r w:rsidR="00350C4D" w:rsidDel="00EB67E5">
          <w:delText xml:space="preserve">therefore </w:delText>
        </w:r>
      </w:del>
      <w:r w:rsidR="00350C4D">
        <w:t xml:space="preserve">needed in order to evaluate </w:t>
      </w:r>
      <w:del w:id="41" w:author="Daniel Noble" w:date="2023-07-06T16:04:00Z">
        <w:r w:rsidR="00350C4D" w:rsidDel="00EB67E5">
          <w:delText xml:space="preserve">when </w:delText>
        </w:r>
      </w:del>
      <w:ins w:id="42" w:author="Daniel Noble" w:date="2023-07-06T16:04:00Z">
        <w:r w:rsidR="00EB67E5">
          <w:t xml:space="preserve">age-specific </w:t>
        </w:r>
      </w:ins>
      <w:r w:rsidR="00350C4D">
        <w:t xml:space="preserve">evolutionary potential of body size </w:t>
      </w:r>
      <w:del w:id="43" w:author="Daniel Noble" w:date="2023-07-06T16:04:00Z">
        <w:r w:rsidR="00350C4D" w:rsidDel="00EB67E5">
          <w:delText>is greatest</w:delText>
        </w:r>
      </w:del>
      <w:ins w:id="44"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7BE2223F"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rsidR="00590398">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sidR="00590398">
        <w:rPr>
          <w:rFonts w:cs="Times New Roman"/>
        </w:rPr>
        <w:t>(Angilletta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45" w:author="Daniel Noble" w:date="2023-07-06T15:58:00Z">
        <w:r w:rsidR="00EB67E5">
          <w:t xml:space="preserve">, as higher temperatures </w:t>
        </w:r>
      </w:ins>
      <w:ins w:id="4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BA5BF4" w:rsidRPr="00BA5BF4">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27C5E3C2" w:rsidR="00496477" w:rsidRPr="00AE21AE" w:rsidRDefault="00496477">
      <w:pPr>
        <w:rPr>
          <w:rFonts w:eastAsia="Times New Roman" w:cs="Times New Roman"/>
          <w:color w:val="000000"/>
          <w:shd w:val="clear" w:color="auto" w:fill="FFFFFF"/>
          <w:lang w:eastAsia="en-GB"/>
          <w:rPrChange w:id="47" w:author="Daniel Noble" w:date="2023-06-23T10:54:00Z">
            <w:rPr/>
          </w:rPrChange>
        </w:rPr>
        <w:pPrChange w:id="48" w:author="Daniel Noble" w:date="2023-06-23T10:54:00Z">
          <w:pPr>
            <w:ind w:firstLine="720"/>
            <w:contextualSpacing/>
          </w:pPr>
        </w:pPrChange>
      </w:pPr>
      <w:del w:id="49" w:author="Daniel Noble" w:date="2023-06-23T10:45:00Z">
        <w:r w:rsidDel="00B34F02">
          <w:delText>From 2015 – 2017, we</w:delText>
        </w:r>
      </w:del>
      <w:ins w:id="5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5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BA5BF4">
        <w:fldChar w:fldCharType="begin"/>
      </w:r>
      <w:r w:rsidR="00BA5BF4">
        <w:instrText xml:space="preserve"> HYPERLINK \l "_ENREF_4" \o "Chapple, 2013 #84" </w:instrText>
      </w:r>
      <w:r w:rsidR="00BA5BF4">
        <w:fldChar w:fldCharType="separate"/>
      </w:r>
      <w:r w:rsidR="00BA5BF4" w:rsidRPr="00BA5BF4">
        <w:rPr>
          <w:rStyle w:val="Hyperlink"/>
        </w:rPr>
        <w:t>Chapple, Miller et al. 2013</w:t>
      </w:r>
      <w:r w:rsidR="00BA5BF4">
        <w:fldChar w:fldCharType="end"/>
      </w:r>
      <w:r w:rsidR="00AE21AE">
        <w:rPr>
          <w:noProof/>
        </w:rPr>
        <w:t>)</w:t>
      </w:r>
      <w:r w:rsidR="00AE21AE">
        <w:fldChar w:fldCharType="end"/>
      </w:r>
      <w:ins w:id="5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53" w:author="Daniel Noble" w:date="2023-06-23T10:54:00Z">
        <w:r w:rsidR="00AE21AE">
          <w:rPr>
            <w:rFonts w:eastAsia="Times New Roman" w:cs="Times New Roman"/>
            <w:color w:val="4472C4" w:themeColor="accent1"/>
            <w:shd w:val="clear" w:color="auto" w:fill="FFFFFF"/>
            <w:lang w:eastAsia="en-GB"/>
          </w:rPr>
          <w:t xml:space="preserve">We choose </w:t>
        </w:r>
      </w:ins>
      <w:ins w:id="54" w:author="Daniel Noble" w:date="2023-06-23T10:55:00Z">
        <w:r w:rsidR="00AE21AE">
          <w:rPr>
            <w:rFonts w:eastAsia="Times New Roman" w:cs="Times New Roman"/>
            <w:color w:val="4472C4" w:themeColor="accent1"/>
            <w:shd w:val="clear" w:color="auto" w:fill="FFFFFF"/>
            <w:lang w:eastAsia="en-GB"/>
          </w:rPr>
          <w:t>a paternal half-sib</w:t>
        </w:r>
      </w:ins>
      <w:ins w:id="5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5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5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58" w:author="Daniel Noble" w:date="2023-06-23T10:55:00Z">
        <w:r w:rsidR="00AE21AE">
          <w:rPr>
            <w:rFonts w:eastAsia="Times New Roman" w:cs="Times New Roman"/>
            <w:color w:val="4472C4" w:themeColor="accent1"/>
            <w:shd w:val="clear" w:color="auto" w:fill="FFFFFF"/>
            <w:lang w:eastAsia="en-GB"/>
          </w:rPr>
          <w:t xml:space="preserve"> (see below)</w:t>
        </w:r>
      </w:ins>
      <w:ins w:id="5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60" w:author="Daniel Noble" w:date="2023-06-23T15:57:00Z">
        <w:r w:rsidDel="006C3944">
          <w:delText>temperature control</w:delText>
        </w:r>
        <w:r w:rsidR="005B39E9" w:rsidDel="006C3944">
          <w:delText>led</w:delText>
        </w:r>
      </w:del>
      <w:ins w:id="6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791D22F3"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62"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r>
        <w:t xml:space="preserve"> </w:t>
      </w:r>
      <w:r>
        <w:fldChar w:fldCharType="begin"/>
      </w:r>
      <w:r w:rsidR="00590398">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sidR="00590398">
        <w:rPr>
          <w:rFonts w:cs="Times New Roman"/>
        </w:rPr>
        <w:t>(Cheetham et al., 2011)</w:t>
      </w:r>
      <w:r>
        <w:fldChar w:fldCharType="end"/>
      </w:r>
      <w:r>
        <w:t xml:space="preserve">. </w:t>
      </w:r>
      <w:ins w:id="63"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64" w:author="Daniel Noble" w:date="2023-06-23T12:34:00Z">
        <w:r w:rsidR="0025490A">
          <w:t>y to manifest in abnormal thermal conditions</w:t>
        </w:r>
      </w:ins>
      <w:ins w:id="65" w:author="Daniel Noble" w:date="2023-06-23T12:33:00Z">
        <w:r w:rsidR="0025490A">
          <w:t xml:space="preserve">. </w:t>
        </w:r>
      </w:ins>
      <w:ins w:id="66" w:author="Daniel Noble" w:date="2023-06-23T15:58:00Z">
        <w:r w:rsidR="006C3944">
          <w:t>While it is challenging to determine if an environment is ‘stressful’ or not</w:t>
        </w:r>
      </w:ins>
      <w:ins w:id="67" w:author="Daniel Noble" w:date="2023-06-23T15:59:00Z">
        <w:r w:rsidR="006C3944">
          <w:t xml:space="preserve"> without data on </w:t>
        </w:r>
      </w:ins>
      <w:ins w:id="68" w:author="Daniel Noble" w:date="2023-06-23T16:00:00Z">
        <w:r w:rsidR="006C3944">
          <w:t>egg mortality</w:t>
        </w:r>
      </w:ins>
      <w:ins w:id="69"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24" w:tooltip="Roelofs, 2010 #64" w:history="1">
        <w:r w:rsidR="00BA5BF4" w:rsidRPr="00BA5BF4">
          <w:rPr>
            <w:rStyle w:val="Hyperlink"/>
          </w:rPr>
          <w:t>Roelofs, Morgan et al. 2010</w:t>
        </w:r>
      </w:hyperlink>
      <w:r w:rsidR="006C3944">
        <w:rPr>
          <w:noProof/>
        </w:rPr>
        <w:t>)</w:t>
      </w:r>
      <w:r w:rsidR="006C3944">
        <w:fldChar w:fldCharType="end"/>
      </w:r>
      <w:ins w:id="70" w:author="Daniel Noble" w:date="2023-06-23T15:58:00Z">
        <w:r w:rsidR="006C3944">
          <w:t xml:space="preserve">, we viewed this as </w:t>
        </w:r>
      </w:ins>
      <w:ins w:id="71" w:author="Daniel Noble" w:date="2023-06-23T15:59:00Z">
        <w:r w:rsidR="006C3944">
          <w:t>atypical of what is commonly encountered</w:t>
        </w:r>
      </w:ins>
      <w:ins w:id="72" w:author="Daniel Noble" w:date="2023-06-23T16:00:00Z">
        <w:r w:rsidR="006C3944">
          <w:t xml:space="preserve"> in nature</w:t>
        </w:r>
      </w:ins>
      <w:ins w:id="73"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5E439A44"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590398">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590398">
        <w:rPr>
          <w:rFonts w:cs="Times New Roman"/>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rsidR="00590398">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sidR="00590398">
        <w:rPr>
          <w:rFonts w:cs="Times New Roman"/>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74" w:author="Daniel Noble" w:date="2023-07-07T09:12:00Z">
        <w:r w:rsidR="00CF7E54">
          <w:t>Social housing conditions may result in additive genetic and maternal ef</w:t>
        </w:r>
      </w:ins>
      <w:ins w:id="75" w:author="Daniel Noble" w:date="2023-07-07T09:13:00Z">
        <w:r w:rsidR="00CF7E54">
          <w:t xml:space="preserve">fects becoming more apparent because of competition and social stress that may drive greater variation among individuals. Our modelling approaches estimate changes in variance </w:t>
        </w:r>
      </w:ins>
      <w:ins w:id="76" w:author="Daniel Noble" w:date="2023-07-07T09:14:00Z">
        <w:r w:rsidR="00CF7E54">
          <w:t>components</w:t>
        </w:r>
      </w:ins>
      <w:ins w:id="77" w:author="Daniel Noble" w:date="2023-07-07T09:13:00Z">
        <w:r w:rsidR="00CF7E54">
          <w:t xml:space="preserve"> across age </w:t>
        </w:r>
      </w:ins>
      <w:ins w:id="78" w:author="Daniel Noble" w:date="2023-07-12T11:07:00Z">
        <w:r w:rsidR="002A1C8F">
          <w:t xml:space="preserve">and </w:t>
        </w:r>
      </w:ins>
      <w:ins w:id="79" w:author="Daniel Noble" w:date="2023-07-07T09:13:00Z">
        <w:r w:rsidR="00CF7E54">
          <w:t>should be able to detect</w:t>
        </w:r>
      </w:ins>
      <w:ins w:id="80" w:author="Daniel Noble" w:date="2023-07-07T09:14:00Z">
        <w:r w:rsidR="00CF7E54">
          <w:t xml:space="preserve"> any changes brought about by the release of variation (see below).</w:t>
        </w:r>
      </w:ins>
      <w:ins w:id="81"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0076F66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82" w:author="Daniel Noble" w:date="2023-06-23T10:44:00Z">
        <w:r w:rsidR="00496477" w:rsidDel="006F2611">
          <w:delText xml:space="preserve">females </w:delText>
        </w:r>
      </w:del>
      <w:ins w:id="83" w:author="Daniel Noble" w:date="2023-06-23T10:44:00Z">
        <w:r w:rsidR="006F2611">
          <w:t xml:space="preserve">offspring </w:t>
        </w:r>
      </w:ins>
      <w:r w:rsidR="00496477">
        <w:t xml:space="preserve">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590398">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Bérénos et al., 2014; Huisman, 2017)</w:t>
      </w:r>
      <w:r w:rsidR="00496477">
        <w:fldChar w:fldCharType="end"/>
      </w:r>
      <w:r w:rsidR="00496477">
        <w:t>. Moreover, both relatedness and heritability values estimated from a GRM</w:t>
      </w:r>
      <w:r w:rsidR="002A7E5F">
        <w:t xml:space="preserve"> </w:t>
      </w:r>
      <w:ins w:id="84" w:author="Daniel Noble" w:date="2023-06-23T12:16:00Z">
        <w:r w:rsidR="002212C5">
          <w:t xml:space="preserve">can be </w:t>
        </w:r>
      </w:ins>
      <w:r w:rsidR="002A7E5F">
        <w:t xml:space="preserve">very similar </w:t>
      </w:r>
      <w:r w:rsidR="00496477">
        <w:t xml:space="preserve">to those inferred using a pedigree </w:t>
      </w:r>
      <w:r w:rsidR="00496477">
        <w:fldChar w:fldCharType="begin"/>
      </w:r>
      <w:r w:rsidR="00590398">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Bérénos et al., 2014; Huisman, 2017)</w:t>
      </w:r>
      <w:r w:rsidR="00496477">
        <w:fldChar w:fldCharType="end"/>
      </w:r>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85"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1335B019"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VanRaden,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w:t>
      </w:r>
      <w:proofErr w:type="spellStart"/>
      <w:r w:rsidR="00590398">
        <w:rPr>
          <w:rFonts w:cs="Times New Roman"/>
        </w:rPr>
        <w:t>Granato</w:t>
      </w:r>
      <w:proofErr w:type="spellEnd"/>
      <w:r w:rsidR="00590398">
        <w:rPr>
          <w:rFonts w:cs="Times New Roman"/>
        </w:rPr>
        <w:t xml:space="preserve"> et al., 2018)</w:t>
      </w:r>
      <w:r>
        <w:fldChar w:fldCharType="end"/>
      </w:r>
      <w:r>
        <w:t xml:space="preserve"> 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29" w:tooltip="VanRaden, 2008 #38" w:history="1">
        <w:r w:rsidR="00BA5BF4" w:rsidRPr="00BA5BF4">
          <w:rPr>
            <w:rStyle w:val="Hyperlink"/>
          </w:rPr>
          <w:t>VanRaden 2008</w:t>
        </w:r>
      </w:hyperlink>
      <w:r w:rsidR="008426C1">
        <w:rPr>
          <w:noProof/>
        </w:rPr>
        <w:t>)</w:t>
      </w:r>
      <w:r w:rsidR="008426C1">
        <w:fldChar w:fldCharType="end"/>
      </w:r>
      <w:del w:id="86"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t>Statistical Analyses</w:t>
      </w:r>
    </w:p>
    <w:p w14:paraId="1E86B464" w14:textId="11AA23D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w:t>
      </w:r>
      <w:del w:id="87" w:author="Daniel Noble" w:date="2023-07-06T13:33:00Z">
        <w:r w:rsidRPr="00471098" w:rsidDel="00DD5878">
          <w:delText>scatterplots</w:delText>
        </w:r>
      </w:del>
      <w:ins w:id="88"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Bürkner, 2017; Gelman et al., 2015)</w:t>
      </w:r>
      <w:r w:rsidR="00471098" w:rsidRPr="00471098">
        <w:rPr>
          <w:i/>
          <w:iCs/>
        </w:rPr>
        <w:fldChar w:fldCharType="end"/>
      </w:r>
      <w:r w:rsidRPr="00471098">
        <w:t xml:space="preserve">. Mass was log-transformed, and age was z-transformed. For all models we </w:t>
      </w:r>
      <w:del w:id="89" w:author="Daniel Noble" w:date="2023-06-23T11:00:00Z">
        <w:r w:rsidRPr="00471098" w:rsidDel="00AE21AE">
          <w:delText>used noninformative priors with</w:delText>
        </w:r>
      </w:del>
      <w:ins w:id="90" w:author="Daniel Noble" w:date="2023-06-23T11:00:00Z">
        <w:r w:rsidR="00AE21AE">
          <w:t>ran</w:t>
        </w:r>
      </w:ins>
      <w:r w:rsidRPr="00471098">
        <w:t xml:space="preserve"> </w:t>
      </w:r>
      <w:del w:id="91" w:author="Daniel Noble" w:date="2023-07-06T13:32:00Z">
        <w:r w:rsidR="00471098" w:rsidDel="00DD5878">
          <w:delText>4000</w:delText>
        </w:r>
        <w:r w:rsidRPr="00471098" w:rsidDel="00DD5878">
          <w:delText xml:space="preserve"> </w:delText>
        </w:r>
      </w:del>
      <w:ins w:id="92" w:author="Daniel Noble" w:date="2023-07-06T13:32:00Z">
        <w:r w:rsidR="00DD5878">
          <w:t>6000</w:t>
        </w:r>
        <w:r w:rsidR="00DD5878" w:rsidRPr="00471098">
          <w:t xml:space="preserve"> </w:t>
        </w:r>
      </w:ins>
      <w:r w:rsidRPr="00471098">
        <w:t xml:space="preserve">iterations with a burn in of </w:t>
      </w:r>
      <w:del w:id="93" w:author="Daniel Noble" w:date="2023-07-06T13:32:00Z">
        <w:r w:rsidR="00471098" w:rsidDel="00DD5878">
          <w:delText>1500</w:delText>
        </w:r>
      </w:del>
      <w:ins w:id="94"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95" w:author="Daniel Noble" w:date="2023-07-06T13:32:00Z">
        <w:r w:rsidR="00471098" w:rsidDel="00DD5878">
          <w:delText xml:space="preserve">fifth </w:delText>
        </w:r>
      </w:del>
      <w:ins w:id="96" w:author="Daniel Noble" w:date="2023-07-06T13:32:00Z">
        <w:r w:rsidR="00DD5878">
          <w:t xml:space="preserve">10 </w:t>
        </w:r>
      </w:ins>
      <w:r>
        <w:t>iteration</w:t>
      </w:r>
      <w:ins w:id="97"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5CE71C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w:t>
      </w:r>
      <w:del w:id="98" w:author="Daniel Noble" w:date="2023-06-23T11:01:00Z">
        <w:r w:rsidDel="00AE21AE">
          <w:delText>.</w:delText>
        </w:r>
      </w:del>
      <w:r>
        <w:t xml:space="preserve"> </w:t>
      </w:r>
      <w:del w:id="99" w:author="Daniel Noble" w:date="2023-06-23T11:01:00Z">
        <w:r w:rsidDel="00AE21AE">
          <w:delText xml:space="preserve">Heritability </w:delText>
        </w:r>
      </w:del>
      <w:ins w:id="100"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25AC6FAC"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Wilson &amp; Réale, 2006)</w:t>
      </w:r>
      <w:r w:rsidR="00632C0E">
        <w:fldChar w:fldCharType="end"/>
      </w:r>
      <w:r>
        <w:t>. We fitted s</w:t>
      </w:r>
      <w:r w:rsidR="001140C3">
        <w:t>even</w:t>
      </w:r>
      <w:r>
        <w:t xml:space="preserve"> models with varying complexity in their random effects and </w:t>
      </w:r>
      <w:ins w:id="101" w:author="Daniel Noble" w:date="2023-07-07T11:04:00Z">
        <w:r w:rsidR="00FA139E">
          <w:t xml:space="preserve">used Leave-One Out (LOO) cross validation to compare model fit and select the model with </w:t>
        </w:r>
      </w:ins>
      <w:ins w:id="102" w:author="Daniel Noble" w:date="2023-07-07T11:05:00Z">
        <w:r w:rsidR="00FA139E">
          <w:t xml:space="preserve">best predictive </w:t>
        </w:r>
      </w:ins>
      <w:ins w:id="103" w:author="Daniel Noble" w:date="2023-07-07T11:09:00Z">
        <w:r w:rsidR="00474157">
          <w:t>performance</w:t>
        </w:r>
      </w:ins>
      <w:ins w:id="104" w:author="Daniel Noble" w:date="2023-07-07T11:05:00Z">
        <w:r w:rsidR="00FA139E">
          <w:t xml:space="preserve">. </w:t>
        </w:r>
      </w:ins>
      <w:ins w:id="105" w:author="Daniel Noble" w:date="2023-07-07T11:07:00Z">
        <w:r w:rsidR="0018143B">
          <w:t>Using LOO</w:t>
        </w:r>
      </w:ins>
      <w:ins w:id="106" w:author="Daniel Noble" w:date="2023-07-07T11:09:00Z">
        <w:r w:rsidR="007B52DE">
          <w:t>,</w:t>
        </w:r>
      </w:ins>
      <w:ins w:id="107" w:author="Daniel Noble" w:date="2023-07-07T11:07:00Z">
        <w:r w:rsidR="0018143B">
          <w:t xml:space="preserve"> the expected log </w:t>
        </w:r>
      </w:ins>
      <w:ins w:id="108" w:author="Daniel Noble" w:date="2023-07-07T11:08:00Z">
        <w:r w:rsidR="0018143B">
          <w:t>pointwise</w:t>
        </w:r>
      </w:ins>
      <w:ins w:id="109" w:author="Daniel Noble" w:date="2023-07-07T11:07:00Z">
        <w:r w:rsidR="0018143B">
          <w:t xml:space="preserve"> predictive density for a model can be calculated, and these can be used to compare model</w:t>
        </w:r>
      </w:ins>
      <w:ins w:id="110" w:author="Daniel Noble" w:date="2023-07-07T11:08:00Z">
        <w:r w:rsidR="0018143B">
          <w:t xml:space="preserve"> performance – by calculating the difference between expected log pointwise predictive density of </w:t>
        </w:r>
      </w:ins>
      <w:ins w:id="111" w:author="Daniel Noble" w:date="2023-07-07T11:09:00Z">
        <w:r w:rsidR="0018143B">
          <w:t>various</w:t>
        </w:r>
      </w:ins>
      <w:ins w:id="112"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13"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27" w:tooltip="Sivula, 2020 #87" w:history="1">
        <w:r w:rsidR="00BA5BF4" w:rsidRPr="00BA5BF4">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14" w:author="Daniel Noble" w:date="2023-07-07T11:08:00Z">
        <w:r w:rsidR="0018143B">
          <w:rPr>
            <w:rFonts w:eastAsia="Times New Roman" w:cs="Times New Roman"/>
            <w:color w:val="4472C4" w:themeColor="accent1"/>
            <w:shd w:val="clear" w:color="auto" w:fill="FFFFFF"/>
            <w:lang w:eastAsia="en-GB"/>
          </w:rPr>
          <w:t xml:space="preserve">. </w:t>
        </w:r>
      </w:ins>
      <w:ins w:id="115"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16"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17"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27" w:tooltip="Sivula, 2020 #87" w:history="1">
        <w:r w:rsidR="00BA5BF4" w:rsidRPr="00BA5BF4">
          <w:rPr>
            <w:rStyle w:val="Hyperlink"/>
          </w:rPr>
          <w:t>Sivula, Magnusson et al. 2020</w:t>
        </w:r>
      </w:hyperlink>
      <w:r w:rsidR="00BA5BF4">
        <w:rPr>
          <w:noProof/>
        </w:rPr>
        <w:t>)</w:t>
      </w:r>
      <w:r w:rsidR="00BA5BF4">
        <w:fldChar w:fldCharType="end"/>
      </w:r>
      <w:ins w:id="118" w:author="Daniel Noble" w:date="2023-07-07T11:12:00Z">
        <w:r w:rsidR="006643DA">
          <w:t xml:space="preserve">. </w:t>
        </w:r>
      </w:ins>
      <w:ins w:id="119" w:author="Daniel Noble" w:date="2023-07-07T11:06:00Z">
        <w:r w:rsidR="0018143B">
          <w:t xml:space="preserve">The difference in </w:t>
        </w:r>
      </w:ins>
      <w:ins w:id="120" w:author="Daniel Noble" w:date="2023-07-07T11:05:00Z">
        <w:r w:rsidR="00FA139E">
          <w:t xml:space="preserve">LOO approach </w:t>
        </w:r>
      </w:ins>
      <w:ins w:id="121" w:author="Daniel Noble" w:date="2023-07-07T11:06:00Z">
        <w:r w:rsidR="0018143B">
          <w:t xml:space="preserve">can be used in model selection and </w:t>
        </w:r>
      </w:ins>
      <w:ins w:id="122" w:author="Daniel Noble" w:date="2023-07-07T11:14:00Z">
        <w:r w:rsidR="00BA5BF4">
          <w:t>in our case gave</w:t>
        </w:r>
      </w:ins>
      <w:ins w:id="123" w:author="Daniel Noble" w:date="2023-07-07T11:05:00Z">
        <w:r w:rsidR="00FA139E">
          <w:t xml:space="preserve"> similar results to model selection using</w:t>
        </w:r>
      </w:ins>
      <w:del w:id="124"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125" w:author="Daniel Noble" w:date="2023-07-07T11:05:00Z">
        <w:r w:rsidDel="00FA139E">
          <w:delText xml:space="preserve">values </w:delText>
        </w:r>
      </w:del>
      <w:r>
        <w:t xml:space="preserve">(Table S1). We fitted random intercepts </w:t>
      </w:r>
      <w:r w:rsidRPr="00632C0E">
        <w:t xml:space="preserve">and random </w:t>
      </w:r>
      <w:r w:rsidRPr="00632C0E">
        <w:lastRenderedPageBreak/>
        <w:t>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23336A4A"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2" w:tooltip="Gavrilets, 1993 #85" w:history="1">
        <w:r w:rsidR="00BA5BF4" w:rsidRPr="00BA5BF4">
          <w:rPr>
            <w:rStyle w:val="Hyperlink"/>
            <w:lang w:val="en-GB"/>
          </w:rPr>
          <w:t>Gavrilets and Scheiner 1993</w:t>
        </w:r>
      </w:hyperlink>
      <w:r w:rsidR="00004B06">
        <w:rPr>
          <w:noProof/>
        </w:rPr>
        <w:t xml:space="preserve">, </w:t>
      </w:r>
      <w:hyperlink w:anchor="_ENREF_26" w:tooltip="Schielzeth, 2022 #86" w:history="1">
        <w:r w:rsidR="00BA5BF4" w:rsidRPr="00BA5BF4">
          <w:rPr>
            <w:rStyle w:val="Hyperlink"/>
            <w:lang w:val="en-GB"/>
          </w:rPr>
          <w:t>Schielzeth and Nakagawa 2022</w:t>
        </w:r>
      </w:hyperlink>
      <w:r w:rsidR="00004B06">
        <w:rPr>
          <w:noProof/>
        </w:rPr>
        <w:t>)</w:t>
      </w:r>
      <w:r w:rsidR="00004B06">
        <w:fldChar w:fldCharType="end"/>
      </w:r>
      <w:del w:id="126"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127"/>
          <w:commentRangeEnd w:id="127"/>
          <m:r>
            <m:rPr>
              <m:sty m:val="p"/>
            </m:rPr>
            <w:rPr>
              <w:rStyle w:val="CommentReference"/>
              <w:lang w:val="en-GB"/>
            </w:rPr>
            <w:commentReference w:id="127"/>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FA139E">
        <w:rPr>
          <w:rPrChange w:id="128" w:author="Daniel Noble" w:date="2023-07-07T11:04:00Z">
            <w:rPr>
              <w:highlight w:val="yellow"/>
            </w:rPr>
          </w:rPrChange>
        </w:rPr>
        <w:t>The derivation for this equation is presented in the ESM</w:t>
      </w:r>
      <w:r w:rsidR="008E0B35" w:rsidRPr="00FA139E">
        <w:t>.</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 xml:space="preserve">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Wilson, Kruuk,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w:t>
      </w:r>
      <w:r w:rsidR="00C6294D">
        <w:lastRenderedPageBreak/>
        <w:t>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129" w:author="Daniel Noble" w:date="2023-06-23T12:05:00Z"/>
          <w:b/>
          <w:bCs/>
        </w:rPr>
      </w:pPr>
    </w:p>
    <w:p w14:paraId="1ED1F00F" w14:textId="77777777" w:rsidR="008426C1" w:rsidRDefault="008426C1" w:rsidP="00841599">
      <w:pPr>
        <w:pStyle w:val="BodyText"/>
        <w:contextualSpacing/>
        <w:rPr>
          <w:ins w:id="130" w:author="Daniel Noble" w:date="2023-06-23T12:05:00Z"/>
          <w:b/>
          <w:bCs/>
        </w:rPr>
      </w:pPr>
    </w:p>
    <w:p w14:paraId="0543C4AD" w14:textId="77777777" w:rsidR="008426C1" w:rsidRDefault="008426C1" w:rsidP="00841599">
      <w:pPr>
        <w:pStyle w:val="BodyText"/>
        <w:contextualSpacing/>
        <w:rPr>
          <w:ins w:id="131" w:author="Daniel Noble" w:date="2023-06-23T12:05:00Z"/>
          <w:b/>
          <w:bCs/>
        </w:rPr>
      </w:pPr>
    </w:p>
    <w:p w14:paraId="0FB5C385" w14:textId="77777777" w:rsidR="008426C1" w:rsidRDefault="008426C1" w:rsidP="00841599">
      <w:pPr>
        <w:pStyle w:val="BodyText"/>
        <w:contextualSpacing/>
        <w:rPr>
          <w:ins w:id="132" w:author="Daniel Noble" w:date="2023-06-23T12:05:00Z"/>
          <w:b/>
          <w:bCs/>
        </w:rPr>
      </w:pPr>
    </w:p>
    <w:p w14:paraId="5BE7A772" w14:textId="77777777" w:rsidR="008426C1" w:rsidRDefault="008426C1" w:rsidP="00841599">
      <w:pPr>
        <w:pStyle w:val="BodyText"/>
        <w:contextualSpacing/>
        <w:rPr>
          <w:ins w:id="133" w:author="Daniel Noble" w:date="2023-06-23T12:05:00Z"/>
          <w:b/>
          <w:bCs/>
        </w:rPr>
      </w:pPr>
    </w:p>
    <w:p w14:paraId="7F3BC236" w14:textId="77777777" w:rsidR="008426C1" w:rsidRDefault="008426C1" w:rsidP="00841599">
      <w:pPr>
        <w:pStyle w:val="BodyText"/>
        <w:contextualSpacing/>
        <w:rPr>
          <w:ins w:id="134" w:author="Daniel Noble" w:date="2023-06-23T12:05:00Z"/>
          <w:b/>
          <w:bCs/>
        </w:rPr>
      </w:pPr>
    </w:p>
    <w:p w14:paraId="46F8D81F" w14:textId="77777777" w:rsidR="008426C1" w:rsidRDefault="008426C1" w:rsidP="00841599">
      <w:pPr>
        <w:pStyle w:val="BodyText"/>
        <w:contextualSpacing/>
        <w:rPr>
          <w:ins w:id="135" w:author="Daniel Noble" w:date="2023-06-23T12:05:00Z"/>
          <w:b/>
          <w:bCs/>
        </w:rPr>
      </w:pPr>
    </w:p>
    <w:p w14:paraId="48AFD43F" w14:textId="77777777" w:rsidR="008426C1" w:rsidRDefault="008426C1" w:rsidP="00841599">
      <w:pPr>
        <w:pStyle w:val="BodyText"/>
        <w:contextualSpacing/>
        <w:rPr>
          <w:ins w:id="136" w:author="Daniel Noble" w:date="2023-06-23T12:05:00Z"/>
          <w:b/>
          <w:bCs/>
        </w:rPr>
      </w:pPr>
    </w:p>
    <w:p w14:paraId="2A0FA62F" w14:textId="77777777" w:rsidR="008426C1" w:rsidRDefault="008426C1" w:rsidP="00841599">
      <w:pPr>
        <w:pStyle w:val="BodyText"/>
        <w:contextualSpacing/>
        <w:rPr>
          <w:ins w:id="137" w:author="Daniel Noble" w:date="2023-06-23T12:05:00Z"/>
          <w:b/>
          <w:bCs/>
        </w:rPr>
      </w:pPr>
    </w:p>
    <w:p w14:paraId="3D810B33" w14:textId="77777777" w:rsidR="008426C1" w:rsidRDefault="008426C1" w:rsidP="00841599">
      <w:pPr>
        <w:pStyle w:val="BodyText"/>
        <w:contextualSpacing/>
        <w:rPr>
          <w:ins w:id="138" w:author="Daniel Noble" w:date="2023-06-23T12:05:00Z"/>
          <w:b/>
          <w:bCs/>
        </w:rPr>
      </w:pPr>
    </w:p>
    <w:p w14:paraId="356ABAAA" w14:textId="525FBA75" w:rsidR="00B75E1A" w:rsidRPr="0096446A" w:rsidRDefault="00B75E1A" w:rsidP="00841599">
      <w:pPr>
        <w:pStyle w:val="BodyText"/>
        <w:contextualSpacing/>
      </w:pPr>
      <w:commentRangeStart w:id="139"/>
      <w:r w:rsidRPr="00757A64">
        <w:rPr>
          <w:b/>
          <w:bCs/>
        </w:rPr>
        <w:t xml:space="preserve">Figure </w:t>
      </w:r>
      <w:r w:rsidR="00D42EB3">
        <w:rPr>
          <w:b/>
          <w:bCs/>
        </w:rPr>
        <w:t>3</w:t>
      </w:r>
      <w:r>
        <w:t xml:space="preserve"> </w:t>
      </w:r>
      <w:r w:rsidR="000B703E">
        <w:t>H</w:t>
      </w:r>
      <w:r>
        <w:t xml:space="preserve">eritability </w:t>
      </w:r>
      <w:commentRangeEnd w:id="139"/>
      <w:r w:rsidR="00D063BE">
        <w:rPr>
          <w:rStyle w:val="CommentReference"/>
          <w:lang w:val="en-GB"/>
        </w:rPr>
        <w:commentReference w:id="139"/>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140"/>
      <w:commentRangeStart w:id="141"/>
      <w:r w:rsidRPr="00D42EB3">
        <w:rPr>
          <w:i/>
          <w:iCs/>
        </w:rPr>
        <w:t>M</w:t>
      </w:r>
      <w:r w:rsidRPr="00B75E1A">
        <w:rPr>
          <w:vertAlign w:val="superscript"/>
        </w:rPr>
        <w:t>2</w:t>
      </w:r>
      <w:r>
        <w:t xml:space="preserve">, </w:t>
      </w:r>
      <w:commentRangeEnd w:id="140"/>
      <w:r w:rsidR="00F71A57">
        <w:rPr>
          <w:rStyle w:val="CommentReference"/>
          <w:lang w:val="en-GB"/>
        </w:rPr>
        <w:commentReference w:id="140"/>
      </w:r>
      <w:commentRangeEnd w:id="141"/>
      <w:r w:rsidR="003657E4">
        <w:rPr>
          <w:rStyle w:val="CommentReference"/>
          <w:lang w:val="en-GB"/>
        </w:rPr>
        <w:commentReference w:id="141"/>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142" w:author="Daniel Noble" w:date="2023-07-06T16:10:00Z">
        <w:r w:rsidR="00FC211B">
          <w:rPr>
            <w:rFonts w:eastAsiaTheme="minorEastAsia"/>
          </w:rPr>
          <w:t xml:space="preserve">expected </w:t>
        </w:r>
      </w:ins>
      <w:r>
        <w:rPr>
          <w:rFonts w:eastAsiaTheme="minorEastAsia"/>
        </w:rPr>
        <w:t xml:space="preserve">difference </w:t>
      </w:r>
      <w:ins w:id="143" w:author="Daniel Noble" w:date="2023-07-06T16:13:00Z">
        <w:r w:rsidR="00FC211B">
          <w:rPr>
            <w:rFonts w:eastAsiaTheme="minorEastAsia"/>
          </w:rPr>
          <w:t xml:space="preserve">(on a log scale) </w:t>
        </w:r>
      </w:ins>
      <w:del w:id="144" w:author="Daniel Noble" w:date="2023-07-06T16:10:00Z">
        <w:r w:rsidDel="00FC211B">
          <w:rPr>
            <w:rFonts w:eastAsiaTheme="minorEastAsia"/>
          </w:rPr>
          <w:delText>in expected log predicted density</w:delText>
        </w:r>
      </w:del>
      <w:ins w:id="145" w:author="Daniel Noble" w:date="2023-07-06T16:10:00Z">
        <w:r w:rsidR="00FC211B">
          <w:rPr>
            <w:rFonts w:eastAsiaTheme="minorEastAsia"/>
          </w:rPr>
          <w:t xml:space="preserve">in predictive density for a new dataset </w:t>
        </w:r>
      </w:ins>
      <w:ins w:id="146" w:author="Daniel Noble" w:date="2023-07-06T16:11:00Z">
        <w:r w:rsidR="00FC211B">
          <w:rPr>
            <w:rFonts w:eastAsiaTheme="minorEastAsia"/>
          </w:rPr>
          <w:t>estimated</w:t>
        </w:r>
      </w:ins>
      <w:ins w:id="147" w:author="Daniel Noble" w:date="2023-07-06T16:10:00Z">
        <w:r w:rsidR="00FC211B">
          <w:rPr>
            <w:rFonts w:eastAsiaTheme="minorEastAsia"/>
          </w:rPr>
          <w:t xml:space="preserve"> from cross-</w:t>
        </w:r>
      </w:ins>
      <w:ins w:id="148"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149"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150"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151" w:author="Daniel Noble" w:date="2023-06-30T08:41:00Z">
        <w:r w:rsidDel="006173F0">
          <w:rPr>
            <w:rFonts w:eastAsiaTheme="minorEastAsia"/>
          </w:rPr>
          <w:delText xml:space="preserve">is </w:delText>
        </w:r>
      </w:del>
      <w:ins w:id="152"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153"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154">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155"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156"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157"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158"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159"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160"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161"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162"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163" w:author="Daniel Noble" w:date="2023-07-07T11:19:00Z">
              <w:tcPr>
                <w:tcW w:w="0" w:type="auto"/>
              </w:tcPr>
            </w:tcPrChange>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164"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165"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166"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167"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168"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169"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170"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Elphick &amp; Shine, 1999; Hare et al., 2004; Verdú‐Ricoy et al., 2014)</w:t>
      </w:r>
      <w:r w:rsidR="00DF6498">
        <w:fldChar w:fldCharType="end"/>
      </w:r>
      <w:r w:rsidR="0030316B">
        <w:t xml:space="preserve">, while </w:t>
      </w:r>
      <w:del w:id="171" w:author="Daniel Noble" w:date="2023-07-06T16:14:00Z">
        <w:r w:rsidR="00DF6498" w:rsidDel="00103DE6">
          <w:delText xml:space="preserve">have </w:delText>
        </w:r>
      </w:del>
      <w:r w:rsidR="0030316B">
        <w:t xml:space="preserve">others </w:t>
      </w:r>
      <w:ins w:id="172"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e.g. Bassiana dupreyi, Elphick &amp; Shine, 1998, 1999; Flatt et al., 2001; Telemeco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Angilletta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 xml:space="preserve">(Booth, 2006; Dayananda et al., 2016; Downes &amp; Shine, 1999; </w:t>
      </w:r>
      <w:r w:rsidR="00590398">
        <w:rPr>
          <w:rFonts w:cs="Times New Roman"/>
        </w:rPr>
        <w:lastRenderedPageBreak/>
        <w:t>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Storm &amp; Angilletta,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173"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Falconer, 1952; Ghalambor et al., 2007; Hoffmann &amp; Merilä,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Fischer et al., 2020; Noble et al., 2019; Rowiński &amp; Rogell,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174"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Réal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Kimock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Kruuk,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175"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Roelofs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Bonamour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Sgrò &amp; Hoffmann, 2004; Weigensberg &amp; Roff,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Réal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Dmitriew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Dmitriew et al., 2010; Hoffmann &amp; Merilä,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Cheverud, 1984; Wilson, Kruuk,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Dmitriew et al., 2010; Lindholm et al., 2006; Pick et al., 2016; Wilson, Coltman, et al., 2005; Wilson, Kruuk,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Brown &amp; Shine, 2009; Noble et al., 2014; Warner &amp; Lovern,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Salin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Noordwijk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176" w:author="Daniel Noble" w:date="2023-06-23T12:20:00Z">
        <w:r w:rsidR="00B5114B" w:rsidDel="00EF043D">
          <w:delText xml:space="preserve">constrained </w:delText>
        </w:r>
      </w:del>
      <w:ins w:id="177" w:author="Daniel Noble" w:date="2023-06-23T12:20:00Z">
        <w:r w:rsidR="00EF043D">
          <w:t xml:space="preserve">comparabl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r w:rsidRPr="00590398">
        <w:t xml:space="preserve">Angilletta Jr, M. J., Steury,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Seebacher,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r w:rsidRPr="00590398">
        <w:t xml:space="preserve">Beldad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r w:rsidRPr="00590398">
        <w:t xml:space="preserve">Bérénos,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r w:rsidRPr="00590398">
        <w:t xml:space="preserve">Bonamour, S., Chevin, L.-M., Charmantier, A., &amp; Teplitsky,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eissing,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r w:rsidRPr="00590398">
        <w:t xml:space="preserve">Bürkner,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 xml:space="preserve">Chapple, D. G., Miller, K. A., Chaplin, K., Barnett, L., Thompson, M. B., &amp; Bray, R. D. (2014). Biology of the invasive delicate skink (Lampropholis delicata)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r w:rsidRPr="00590398">
        <w:t xml:space="preserve">Charmantier, A., &amp; Garant,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r w:rsidRPr="00590398">
        <w:t xml:space="preserve">Charmantier, A., Kruuk, L. E. B., Blondel, J., &amp; Lambrechts,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r w:rsidRPr="00590398">
        <w:t xml:space="preserve">Cheverud,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r w:rsidRPr="00590398">
        <w:t xml:space="preserve">Coltman, D. W., Pilkington, J., Kruuk,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r w:rsidRPr="00590398">
        <w:t xml:space="preserve">Dahlgaard,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r w:rsidRPr="00590398">
        <w:t xml:space="preserve">Dmitriew,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r w:rsidRPr="00590398">
        <w:rPr>
          <w:i/>
          <w:iCs/>
        </w:rPr>
        <w:t>Oecologia</w:t>
      </w:r>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Longterm effects of incubation temperatures on the morphology and locomotor performance of hatchling lizards (Bassiana duperreyi, Scincida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r w:rsidRPr="00590398">
        <w:rPr>
          <w:i/>
          <w:iCs/>
        </w:rPr>
        <w:t>Oecologia</w:t>
      </w:r>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Crino,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 xml:space="preserve">Flatt, T., Shine, R., Borges-landaez, P. A., &amp; Downes, S. J. (2001). Phenotypic variation in an oviparous montane lizard (Bassiana duperreyi):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Journal of Educational and Behavioral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r w:rsidRPr="00590398">
        <w:t xml:space="preserve">Ghalambor,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Krockenberger,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A</w:t>
      </w:r>
      <w:r w:rsidRPr="00590398">
        <w:t>(9), 525–533. https://doi.org/10.1002/jez.483</w:t>
      </w:r>
    </w:p>
    <w:p w14:paraId="73C93DB8" w14:textId="77777777" w:rsidR="00590398" w:rsidRPr="00590398" w:rsidRDefault="00590398" w:rsidP="00841599">
      <w:pPr>
        <w:pStyle w:val="Bibliography"/>
        <w:spacing w:line="240" w:lineRule="auto"/>
        <w:contextualSpacing/>
      </w:pPr>
      <w:r w:rsidRPr="00590398">
        <w:t xml:space="preserve">Granato, I. S. C., Galli, G., de Oliveira Couto, E. G., e Souza, M. B., Mendonça, L. F., &amp; Fritsche-Neto, R. (2018). snpReady: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Unmack, P. J., Berry, O. F., &amp; Georges, A. (2018). dartr: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Oligosoma suteri (Lacertilia: Scincidae). </w:t>
      </w:r>
      <w:r w:rsidRPr="00590398">
        <w:rPr>
          <w:i/>
          <w:iCs/>
        </w:rPr>
        <w:t>Copeia</w:t>
      </w:r>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Merilä,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r w:rsidRPr="00590398">
        <w:rPr>
          <w:i/>
          <w:iCs/>
        </w:rPr>
        <w:t>Genetica</w:t>
      </w:r>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Pelodiscus sinensis (Trionychida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r w:rsidRPr="00590398">
        <w:t xml:space="preserve">Kimock, C. M., Dubuc, C., Brent, L. J. N., &amp; Higham, J. P. (2019). Male morphological traits are heritable but do not predict reproductive success in a sexually-dimorphic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r w:rsidRPr="00590398">
        <w:t xml:space="preserve">Krist,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r w:rsidRPr="00590398">
        <w:lastRenderedPageBreak/>
        <w:t xml:space="preserve">Kruuk,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Poecilia para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Genetics And Analysis Of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Kruuk,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development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r w:rsidRPr="00590398">
        <w:t xml:space="preserve">Mousseau,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r w:rsidRPr="00590398">
        <w:rPr>
          <w:i/>
          <w:iCs/>
        </w:rPr>
        <w:t>Behavioral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Radersma, R., &amp; Uller,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Schwanz,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r w:rsidRPr="00590398">
        <w:t xml:space="preserve">Noordwijk, A. J. V., Balen, J. H. V., &amp; Scharloo,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Lagisz,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r w:rsidRPr="00590398">
        <w:t xml:space="preserve">Paaby,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Ebneter, C., Hutter, P., &amp; Tschirren,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Lampropholis guichenoti.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r w:rsidRPr="00590398">
        <w:lastRenderedPageBreak/>
        <w:t xml:space="preserve">Réale, D., Festa‐Bianchet,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aples, R. S., Schindler, D. E., Hard, J. J., &amp; Kinnison,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r w:rsidRPr="00590398">
        <w:t xml:space="preserve">Roelofs, D., Morgan, J., &amp; Stürzenbaum,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r w:rsidRPr="00590398">
        <w:t xml:space="preserve">Rowiński, P. K., &amp; Rogell,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r w:rsidRPr="00590398">
        <w:t xml:space="preserve">Rueden, C. T., Schindelin, J., Hiner, M. C., DeZonia, B. E., Walter, A. E., Arena, E. T., &amp; Eliceiri,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r w:rsidRPr="00590398">
        <w:t xml:space="preserve">Salin,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r w:rsidRPr="00590398">
        <w:t xml:space="preserve">Salin, K., Villasevil, E. M., Anderson, G. J., Lamarre, S. G., Melanson,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r w:rsidRPr="00590398">
        <w:t xml:space="preserve">Schielzeth, H., &amp; Nakagawa, S. (2020). Conditional repeatability and the variance explained by reaction norm variation in random slope models. </w:t>
      </w:r>
      <w:r w:rsidRPr="00590398">
        <w:rPr>
          <w:i/>
          <w:iCs/>
        </w:rPr>
        <w:t>BioRxiv</w:t>
      </w:r>
      <w:r w:rsidRPr="00590398">
        <w:t>, 2020.03.11.987073. https://doi.org/10.1101/2020.03.11.987073</w:t>
      </w:r>
    </w:p>
    <w:p w14:paraId="4BFAAFD3" w14:textId="77777777" w:rsidR="00590398" w:rsidRPr="00590398" w:rsidRDefault="00590398" w:rsidP="00841599">
      <w:pPr>
        <w:pStyle w:val="Bibliography"/>
        <w:spacing w:line="240" w:lineRule="auto"/>
        <w:contextualSpacing/>
      </w:pPr>
      <w:r w:rsidRPr="00590398">
        <w:t xml:space="preserve">Sgrò, C. M., &amp; Hoffmann, A. A. (2004). Genetic correlations, tradeoffs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Angilletta,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r w:rsidRPr="00590398">
        <w:t xml:space="preserve">Telemeco, R. S., Radder,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r w:rsidRPr="00590398">
        <w:lastRenderedPageBreak/>
        <w:t xml:space="preserve">Uller, T., &amp; Olsson, M. (2010). Offspring size and timing of hatching determine survival and reproductive output in a lizard. </w:t>
      </w:r>
      <w:r w:rsidRPr="00590398">
        <w:rPr>
          <w:i/>
          <w:iCs/>
        </w:rPr>
        <w:t>Oecologia</w:t>
      </w:r>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r w:rsidRPr="00590398">
        <w:t xml:space="preserve">VanRaden,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r w:rsidRPr="00590398">
        <w:t xml:space="preserve">Verdú‐Ricoy, J., Iraeta,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Sotherland, P. R., Santidrian Tomillo, P., Reina, R. D., Spotila, J. R., &amp; Paladino, F. V. (2007). Maternal investment in reproduction and its consequences in leatherback turtles. </w:t>
      </w:r>
      <w:r w:rsidRPr="00590398">
        <w:rPr>
          <w:i/>
          <w:iCs/>
        </w:rPr>
        <w:t>Oecologia</w:t>
      </w:r>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Lovern,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r w:rsidRPr="00590398">
        <w:t xml:space="preserve">Weigensberg, I., &amp; Roff, D. A. (1996). Natural Heritabilities: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Uller, T., Warner, D. A., Riley, J. L., Du, W.-G., &amp; Schwanz,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Horvathova, T., Fresnillo, B., Beeton, N. J., Halliwell, B., Michaelides, S., &amp; Uller, T. (2015). Adaptive responses to cool climate promotes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Coltman, D. W., Pemberton, J. M., Overall, A. D. J., Byrne, K. A., &amp; Kruuk,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Kruuk, L. E. B., &amp; Coltman,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Pemberston, J. M., Pilkington, J. G., Clutton-Brock, T. H., Coltman, D. W., &amp; Kruuk,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Réal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Reale, D., Clements, M. N., Morrissey, M. M., Postma, E., Walling, C. A., Kruuk, L. E. B., &amp; Nussey,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178" w:author="Daniel Noble" w:date="2023-06-23T09:56:00Z">
            <w:rPr/>
          </w:rPrChange>
        </w:rPr>
      </w:pPr>
      <w:ins w:id="179" w:author="Daniel Noble" w:date="2023-06-23T09:56:00Z">
        <w:r w:rsidRPr="00914DBA">
          <w:rPr>
            <w:b/>
            <w:bCs/>
            <w:rPrChange w:id="180" w:author="Daniel Noble" w:date="2023-06-23T09:56:00Z">
              <w:rPr/>
            </w:rPrChange>
          </w:rPr>
          <w:t>References</w:t>
        </w:r>
      </w:ins>
    </w:p>
    <w:p w14:paraId="39E9BDC6" w14:textId="77777777" w:rsidR="00BA5BF4" w:rsidRPr="00BA5BF4" w:rsidRDefault="00841599" w:rsidP="00BA5BF4">
      <w:pPr>
        <w:pStyle w:val="EndNoteBibliography"/>
        <w:rPr>
          <w:noProof/>
        </w:rPr>
      </w:pPr>
      <w:r>
        <w:fldChar w:fldCharType="begin"/>
      </w:r>
      <w:r>
        <w:instrText xml:space="preserve"> ADDIN EN.REFLIST </w:instrText>
      </w:r>
      <w:r>
        <w:fldChar w:fldCharType="separate"/>
      </w:r>
      <w:bookmarkStart w:id="181" w:name="_ENREF_1"/>
      <w:r w:rsidR="00BA5BF4" w:rsidRPr="00BA5BF4">
        <w:rPr>
          <w:noProof/>
        </w:rPr>
        <w:t xml:space="preserve">Beaman, J. E., et al. (2016). "Evolution of Plasticity: Mechanistic Link between Development and Reversible Acclimation." </w:t>
      </w:r>
      <w:r w:rsidR="00BA5BF4" w:rsidRPr="00BA5BF4">
        <w:rPr>
          <w:noProof/>
          <w:u w:val="single"/>
        </w:rPr>
        <w:t>Trends in Ecology &amp; Evolution</w:t>
      </w:r>
      <w:r w:rsidR="00BA5BF4" w:rsidRPr="00BA5BF4">
        <w:rPr>
          <w:noProof/>
        </w:rPr>
        <w:t xml:space="preserve"> </w:t>
      </w:r>
      <w:r w:rsidR="00BA5BF4" w:rsidRPr="00BA5BF4">
        <w:rPr>
          <w:b/>
          <w:noProof/>
        </w:rPr>
        <w:t>31</w:t>
      </w:r>
      <w:r w:rsidR="00BA5BF4" w:rsidRPr="00BA5BF4">
        <w:rPr>
          <w:noProof/>
        </w:rPr>
        <w:t>(3): 237--249.</w:t>
      </w:r>
    </w:p>
    <w:p w14:paraId="55606DA0" w14:textId="77777777" w:rsidR="00BA5BF4" w:rsidRPr="00BA5BF4" w:rsidRDefault="00BA5BF4" w:rsidP="00BA5BF4">
      <w:pPr>
        <w:pStyle w:val="EndNoteBibliography"/>
        <w:ind w:left="720" w:hanging="720"/>
        <w:rPr>
          <w:noProof/>
        </w:rPr>
      </w:pPr>
      <w:r w:rsidRPr="00BA5BF4">
        <w:rPr>
          <w:noProof/>
        </w:rPr>
        <w:tab/>
      </w:r>
      <w:bookmarkEnd w:id="181"/>
    </w:p>
    <w:p w14:paraId="234B3A80" w14:textId="77777777" w:rsidR="00BA5BF4" w:rsidRPr="00BA5BF4" w:rsidRDefault="00BA5BF4" w:rsidP="00BA5BF4">
      <w:pPr>
        <w:pStyle w:val="EndNoteBibliography"/>
        <w:rPr>
          <w:noProof/>
        </w:rPr>
      </w:pPr>
      <w:bookmarkStart w:id="182" w:name="_ENREF_2"/>
      <w:r w:rsidRPr="00BA5BF4">
        <w:rPr>
          <w:noProof/>
        </w:rPr>
        <w:t xml:space="preserve">Beldade, P., et al. (2011). "Evolution and molecular mechanisms of adaptive developmental plasticity." </w:t>
      </w:r>
      <w:r w:rsidRPr="00BA5BF4">
        <w:rPr>
          <w:noProof/>
          <w:u w:val="single"/>
        </w:rPr>
        <w:t>Molecular Ecology</w:t>
      </w:r>
      <w:r w:rsidRPr="00BA5BF4">
        <w:rPr>
          <w:noProof/>
        </w:rPr>
        <w:t xml:space="preserve"> </w:t>
      </w:r>
      <w:r w:rsidRPr="00BA5BF4">
        <w:rPr>
          <w:b/>
          <w:noProof/>
        </w:rPr>
        <w:t>20</w:t>
      </w:r>
      <w:r w:rsidRPr="00BA5BF4">
        <w:rPr>
          <w:noProof/>
        </w:rPr>
        <w:t>(7): 1347--1363.</w:t>
      </w:r>
    </w:p>
    <w:p w14:paraId="398DB2C8" w14:textId="77777777" w:rsidR="00BA5BF4" w:rsidRPr="00BA5BF4" w:rsidRDefault="00BA5BF4" w:rsidP="00BA5BF4">
      <w:pPr>
        <w:pStyle w:val="EndNoteBibliography"/>
        <w:ind w:left="720" w:hanging="720"/>
        <w:rPr>
          <w:noProof/>
        </w:rPr>
      </w:pPr>
      <w:r w:rsidRPr="00BA5BF4">
        <w:rPr>
          <w:noProof/>
        </w:rPr>
        <w:tab/>
      </w:r>
      <w:bookmarkEnd w:id="182"/>
    </w:p>
    <w:p w14:paraId="7053DC7F" w14:textId="77777777" w:rsidR="00BA5BF4" w:rsidRPr="00BA5BF4" w:rsidRDefault="00BA5BF4" w:rsidP="00BA5BF4">
      <w:pPr>
        <w:pStyle w:val="EndNoteBibliography"/>
        <w:rPr>
          <w:noProof/>
        </w:rPr>
      </w:pPr>
      <w:bookmarkStart w:id="183" w:name="_ENREF_3"/>
      <w:r w:rsidRPr="00BA5BF4">
        <w:rPr>
          <w:noProof/>
        </w:rPr>
        <w:t xml:space="preserve">Botero, C. A., et al. (2015). "Evolutionary tipping points in the capacity to adapt to environmental change." </w:t>
      </w:r>
      <w:r w:rsidRPr="00BA5BF4">
        <w:rPr>
          <w:noProof/>
          <w:u w:val="single"/>
        </w:rPr>
        <w:t>Proceedings of the National Academy of Sciences</w:t>
      </w:r>
      <w:r w:rsidRPr="00BA5BF4">
        <w:rPr>
          <w:noProof/>
        </w:rPr>
        <w:t xml:space="preserve"> </w:t>
      </w:r>
      <w:r w:rsidRPr="00BA5BF4">
        <w:rPr>
          <w:b/>
          <w:noProof/>
        </w:rPr>
        <w:t>112</w:t>
      </w:r>
      <w:r w:rsidRPr="00BA5BF4">
        <w:rPr>
          <w:noProof/>
        </w:rPr>
        <w:t>(1): 184--189.</w:t>
      </w:r>
    </w:p>
    <w:p w14:paraId="71E670C1" w14:textId="77777777" w:rsidR="00BA5BF4" w:rsidRPr="00BA5BF4" w:rsidRDefault="00BA5BF4" w:rsidP="00BA5BF4">
      <w:pPr>
        <w:pStyle w:val="EndNoteBibliography"/>
        <w:ind w:left="720" w:hanging="720"/>
        <w:rPr>
          <w:noProof/>
        </w:rPr>
      </w:pPr>
      <w:r w:rsidRPr="00BA5BF4">
        <w:rPr>
          <w:noProof/>
        </w:rPr>
        <w:tab/>
      </w:r>
      <w:bookmarkEnd w:id="183"/>
    </w:p>
    <w:p w14:paraId="273F0EA8" w14:textId="77777777" w:rsidR="00BA5BF4" w:rsidRPr="00BA5BF4" w:rsidRDefault="00BA5BF4" w:rsidP="00BA5BF4">
      <w:pPr>
        <w:pStyle w:val="EndNoteBibliography"/>
        <w:rPr>
          <w:noProof/>
        </w:rPr>
      </w:pPr>
      <w:bookmarkStart w:id="184" w:name="_ENREF_4"/>
      <w:r w:rsidRPr="00BA5BF4">
        <w:rPr>
          <w:noProof/>
        </w:rPr>
        <w:t>Chapple, D. G., et al. (2013). "Divergent introduction histories among invasive populations of the delicate skink (</w:t>
      </w:r>
      <w:r w:rsidRPr="00BA5BF4">
        <w:rPr>
          <w:i/>
          <w:noProof/>
        </w:rPr>
        <w:t>Lampropholis delicata</w:t>
      </w:r>
      <w:r w:rsidRPr="00BA5BF4">
        <w:rPr>
          <w:noProof/>
        </w:rPr>
        <w:t xml:space="preserve">): has the importance of genetic admixture in the success of biological invasions been overemphasized?" </w:t>
      </w:r>
      <w:r w:rsidRPr="00BA5BF4">
        <w:rPr>
          <w:noProof/>
          <w:u w:val="single"/>
        </w:rPr>
        <w:t>Diversity and Distributions</w:t>
      </w:r>
      <w:r w:rsidRPr="00BA5BF4">
        <w:rPr>
          <w:noProof/>
        </w:rPr>
        <w:t xml:space="preserve"> </w:t>
      </w:r>
      <w:r w:rsidRPr="00BA5BF4">
        <w:rPr>
          <w:b/>
          <w:noProof/>
        </w:rPr>
        <w:t>19</w:t>
      </w:r>
      <w:r w:rsidRPr="00BA5BF4">
        <w:rPr>
          <w:noProof/>
        </w:rPr>
        <w:t>: 134–146.</w:t>
      </w:r>
    </w:p>
    <w:p w14:paraId="6CB1C912" w14:textId="77777777" w:rsidR="00BA5BF4" w:rsidRPr="00BA5BF4" w:rsidRDefault="00BA5BF4" w:rsidP="00BA5BF4">
      <w:pPr>
        <w:pStyle w:val="EndNoteBibliography"/>
        <w:ind w:left="720" w:hanging="720"/>
        <w:rPr>
          <w:noProof/>
        </w:rPr>
      </w:pPr>
      <w:r w:rsidRPr="00BA5BF4">
        <w:rPr>
          <w:noProof/>
        </w:rPr>
        <w:tab/>
      </w:r>
      <w:bookmarkEnd w:id="184"/>
    </w:p>
    <w:p w14:paraId="504E1359" w14:textId="77777777" w:rsidR="00BA5BF4" w:rsidRPr="00BA5BF4" w:rsidRDefault="00BA5BF4" w:rsidP="00BA5BF4">
      <w:pPr>
        <w:pStyle w:val="EndNoteBibliography"/>
        <w:rPr>
          <w:noProof/>
        </w:rPr>
      </w:pPr>
      <w:bookmarkStart w:id="185" w:name="_ENREF_5"/>
      <w:r w:rsidRPr="00BA5BF4">
        <w:rPr>
          <w:noProof/>
        </w:rPr>
        <w:t xml:space="preserve">Charmantier, A. and D. Garant (2005). "Environmental quality and evolutionary potential: lessons from wild populations." </w:t>
      </w:r>
      <w:r w:rsidRPr="00BA5BF4">
        <w:rPr>
          <w:noProof/>
          <w:u w:val="single"/>
        </w:rPr>
        <w:t>Proceedings of the Royal Society B: Biological Sciences</w:t>
      </w:r>
      <w:r w:rsidRPr="00BA5BF4">
        <w:rPr>
          <w:noProof/>
        </w:rPr>
        <w:t xml:space="preserve"> </w:t>
      </w:r>
      <w:r w:rsidRPr="00BA5BF4">
        <w:rPr>
          <w:b/>
          <w:noProof/>
        </w:rPr>
        <w:t>272</w:t>
      </w:r>
      <w:r w:rsidRPr="00BA5BF4">
        <w:rPr>
          <w:noProof/>
        </w:rPr>
        <w:t>(1571): 1415--1425.</w:t>
      </w:r>
    </w:p>
    <w:p w14:paraId="34868A9B" w14:textId="77777777" w:rsidR="00BA5BF4" w:rsidRPr="00BA5BF4" w:rsidRDefault="00BA5BF4" w:rsidP="00BA5BF4">
      <w:pPr>
        <w:pStyle w:val="EndNoteBibliography"/>
        <w:ind w:left="720" w:hanging="720"/>
        <w:rPr>
          <w:noProof/>
        </w:rPr>
      </w:pPr>
      <w:r w:rsidRPr="00BA5BF4">
        <w:rPr>
          <w:noProof/>
        </w:rPr>
        <w:tab/>
      </w:r>
      <w:bookmarkEnd w:id="185"/>
    </w:p>
    <w:p w14:paraId="6CEC3AA5" w14:textId="77777777" w:rsidR="00BA5BF4" w:rsidRPr="00BA5BF4" w:rsidRDefault="00BA5BF4" w:rsidP="00BA5BF4">
      <w:pPr>
        <w:pStyle w:val="EndNoteBibliography"/>
        <w:rPr>
          <w:noProof/>
        </w:rPr>
      </w:pPr>
      <w:bookmarkStart w:id="186" w:name="_ENREF_6"/>
      <w:r w:rsidRPr="00BA5BF4">
        <w:rPr>
          <w:noProof/>
        </w:rPr>
        <w:t xml:space="preserve">Chevin, L. M., Lande, R.,  Mace, G.M. (2010). "Adaptation, plasticity, and extinction in a changing environment: Towards a predictive theory." </w:t>
      </w:r>
      <w:r w:rsidRPr="00BA5BF4">
        <w:rPr>
          <w:noProof/>
          <w:u w:val="single"/>
        </w:rPr>
        <w:t>PLoS Biology,</w:t>
      </w:r>
      <w:r w:rsidRPr="00BA5BF4">
        <w:rPr>
          <w:noProof/>
        </w:rPr>
        <w:t xml:space="preserve"> </w:t>
      </w:r>
      <w:r w:rsidRPr="00BA5BF4">
        <w:rPr>
          <w:b/>
          <w:noProof/>
        </w:rPr>
        <w:t>8</w:t>
      </w:r>
      <w:r w:rsidRPr="00BA5BF4">
        <w:rPr>
          <w:noProof/>
        </w:rPr>
        <w:t>: e1000357.</w:t>
      </w:r>
    </w:p>
    <w:p w14:paraId="3FEB8470" w14:textId="77777777" w:rsidR="00BA5BF4" w:rsidRPr="00BA5BF4" w:rsidRDefault="00BA5BF4" w:rsidP="00BA5BF4">
      <w:pPr>
        <w:pStyle w:val="EndNoteBibliography"/>
        <w:ind w:left="720" w:hanging="720"/>
        <w:rPr>
          <w:noProof/>
        </w:rPr>
      </w:pPr>
      <w:r w:rsidRPr="00BA5BF4">
        <w:rPr>
          <w:noProof/>
        </w:rPr>
        <w:tab/>
      </w:r>
      <w:bookmarkEnd w:id="186"/>
    </w:p>
    <w:p w14:paraId="57F6074A" w14:textId="77777777" w:rsidR="00BA5BF4" w:rsidRPr="00BA5BF4" w:rsidRDefault="00BA5BF4" w:rsidP="00BA5BF4">
      <w:pPr>
        <w:pStyle w:val="EndNoteBibliography"/>
        <w:rPr>
          <w:noProof/>
        </w:rPr>
      </w:pPr>
      <w:bookmarkStart w:id="187" w:name="_ENREF_7"/>
      <w:r w:rsidRPr="00BA5BF4">
        <w:rPr>
          <w:noProof/>
        </w:rPr>
        <w:t xml:space="preserve">Coltman, D. W., et al. (2001). "Positive Genetic Correlation Between Parasite Resistance and Body Size in a Free-Living Ungulate Population." </w:t>
      </w:r>
      <w:r w:rsidRPr="00BA5BF4">
        <w:rPr>
          <w:noProof/>
          <w:u w:val="single"/>
        </w:rPr>
        <w:t>Evolution</w:t>
      </w:r>
      <w:r w:rsidRPr="00BA5BF4">
        <w:rPr>
          <w:noProof/>
        </w:rPr>
        <w:t xml:space="preserve"> </w:t>
      </w:r>
      <w:r w:rsidRPr="00BA5BF4">
        <w:rPr>
          <w:b/>
          <w:noProof/>
        </w:rPr>
        <w:t>55</w:t>
      </w:r>
      <w:r w:rsidRPr="00BA5BF4">
        <w:rPr>
          <w:noProof/>
        </w:rPr>
        <w:t>(10): 2116--2125.</w:t>
      </w:r>
    </w:p>
    <w:p w14:paraId="7018941D" w14:textId="77777777" w:rsidR="00BA5BF4" w:rsidRPr="00BA5BF4" w:rsidRDefault="00BA5BF4" w:rsidP="00BA5BF4">
      <w:pPr>
        <w:pStyle w:val="EndNoteBibliography"/>
        <w:ind w:left="720" w:hanging="720"/>
        <w:rPr>
          <w:noProof/>
        </w:rPr>
      </w:pPr>
      <w:r w:rsidRPr="00BA5BF4">
        <w:rPr>
          <w:noProof/>
        </w:rPr>
        <w:tab/>
      </w:r>
      <w:bookmarkEnd w:id="187"/>
    </w:p>
    <w:p w14:paraId="15E8A980" w14:textId="77777777" w:rsidR="00BA5BF4" w:rsidRPr="00BA5BF4" w:rsidRDefault="00BA5BF4" w:rsidP="00BA5BF4">
      <w:pPr>
        <w:pStyle w:val="EndNoteBibliography"/>
        <w:rPr>
          <w:noProof/>
        </w:rPr>
      </w:pPr>
      <w:bookmarkStart w:id="188" w:name="_ENREF_8"/>
      <w:r w:rsidRPr="00BA5BF4">
        <w:rPr>
          <w:noProof/>
        </w:rPr>
        <w:t xml:space="preserve">Dahlgaard, J. and A. A. Hoffmann (2000). "Stress Resistance and Environmental Dependency of Inbreeding Depression in Drosophila melanogaster." </w:t>
      </w:r>
      <w:r w:rsidRPr="00BA5BF4">
        <w:rPr>
          <w:noProof/>
          <w:u w:val="single"/>
        </w:rPr>
        <w:t>Conservation Biology</w:t>
      </w:r>
      <w:r w:rsidRPr="00BA5BF4">
        <w:rPr>
          <w:noProof/>
        </w:rPr>
        <w:t xml:space="preserve"> </w:t>
      </w:r>
      <w:r w:rsidRPr="00BA5BF4">
        <w:rPr>
          <w:b/>
          <w:noProof/>
        </w:rPr>
        <w:t>14</w:t>
      </w:r>
      <w:r w:rsidRPr="00BA5BF4">
        <w:rPr>
          <w:noProof/>
        </w:rPr>
        <w:t>(4): 1187--1192.</w:t>
      </w:r>
    </w:p>
    <w:p w14:paraId="40AFF5B7" w14:textId="77777777" w:rsidR="00BA5BF4" w:rsidRPr="00BA5BF4" w:rsidRDefault="00BA5BF4" w:rsidP="00BA5BF4">
      <w:pPr>
        <w:pStyle w:val="EndNoteBibliography"/>
        <w:ind w:left="720" w:hanging="720"/>
        <w:rPr>
          <w:noProof/>
        </w:rPr>
      </w:pPr>
      <w:r w:rsidRPr="00BA5BF4">
        <w:rPr>
          <w:noProof/>
        </w:rPr>
        <w:tab/>
      </w:r>
      <w:bookmarkEnd w:id="188"/>
    </w:p>
    <w:p w14:paraId="6FCCE303" w14:textId="77777777" w:rsidR="00BA5BF4" w:rsidRPr="00BA5BF4" w:rsidRDefault="00BA5BF4" w:rsidP="00BA5BF4">
      <w:pPr>
        <w:pStyle w:val="EndNoteBibliography"/>
        <w:rPr>
          <w:noProof/>
        </w:rPr>
      </w:pPr>
      <w:bookmarkStart w:id="189" w:name="_ENREF_9"/>
      <w:r w:rsidRPr="00BA5BF4">
        <w:rPr>
          <w:noProof/>
        </w:rPr>
        <w:t xml:space="preserve">Eyck, H. J. F., et al. (2019). "Effects of developmental stress on animal phenotype and performance: a quantitative review." </w:t>
      </w:r>
      <w:r w:rsidRPr="00BA5BF4">
        <w:rPr>
          <w:noProof/>
          <w:u w:val="single"/>
        </w:rPr>
        <w:t>Biological Reviews</w:t>
      </w:r>
      <w:r w:rsidRPr="00BA5BF4">
        <w:rPr>
          <w:noProof/>
        </w:rPr>
        <w:t xml:space="preserve"> </w:t>
      </w:r>
      <w:r w:rsidRPr="00BA5BF4">
        <w:rPr>
          <w:b/>
          <w:noProof/>
        </w:rPr>
        <w:t>94</w:t>
      </w:r>
      <w:r w:rsidRPr="00BA5BF4">
        <w:rPr>
          <w:noProof/>
        </w:rPr>
        <w:t>(3): 1143--1160.</w:t>
      </w:r>
    </w:p>
    <w:p w14:paraId="53297788" w14:textId="77777777" w:rsidR="00BA5BF4" w:rsidRPr="00BA5BF4" w:rsidRDefault="00BA5BF4" w:rsidP="00BA5BF4">
      <w:pPr>
        <w:pStyle w:val="EndNoteBibliography"/>
        <w:ind w:left="720" w:hanging="720"/>
        <w:rPr>
          <w:noProof/>
        </w:rPr>
      </w:pPr>
      <w:r w:rsidRPr="00BA5BF4">
        <w:rPr>
          <w:noProof/>
        </w:rPr>
        <w:tab/>
      </w:r>
      <w:bookmarkEnd w:id="189"/>
    </w:p>
    <w:p w14:paraId="175F7489" w14:textId="77777777" w:rsidR="00BA5BF4" w:rsidRPr="00BA5BF4" w:rsidRDefault="00BA5BF4" w:rsidP="00BA5BF4">
      <w:pPr>
        <w:pStyle w:val="EndNoteBibliography"/>
        <w:rPr>
          <w:noProof/>
        </w:rPr>
      </w:pPr>
      <w:bookmarkStart w:id="190" w:name="_ENREF_10"/>
      <w:r w:rsidRPr="00BA5BF4">
        <w:rPr>
          <w:noProof/>
        </w:rPr>
        <w:t xml:space="preserve">Falconer, D. S. and T. F. C. Mackay (1996). </w:t>
      </w:r>
      <w:r w:rsidRPr="00BA5BF4">
        <w:rPr>
          <w:noProof/>
          <w:u w:val="single"/>
        </w:rPr>
        <w:t>Introduction to Quantitative Genetics</w:t>
      </w:r>
      <w:r w:rsidRPr="00BA5BF4">
        <w:rPr>
          <w:noProof/>
        </w:rPr>
        <w:t>, Pearson Education.</w:t>
      </w:r>
    </w:p>
    <w:p w14:paraId="4380C58F" w14:textId="77777777" w:rsidR="00BA5BF4" w:rsidRPr="00BA5BF4" w:rsidRDefault="00BA5BF4" w:rsidP="00BA5BF4">
      <w:pPr>
        <w:pStyle w:val="EndNoteBibliography"/>
        <w:ind w:left="720" w:hanging="720"/>
        <w:rPr>
          <w:noProof/>
        </w:rPr>
      </w:pPr>
      <w:r w:rsidRPr="00BA5BF4">
        <w:rPr>
          <w:noProof/>
        </w:rPr>
        <w:tab/>
      </w:r>
      <w:bookmarkEnd w:id="190"/>
    </w:p>
    <w:p w14:paraId="293A6A22" w14:textId="77777777" w:rsidR="00BA5BF4" w:rsidRPr="00BA5BF4" w:rsidRDefault="00BA5BF4" w:rsidP="00BA5BF4">
      <w:pPr>
        <w:pStyle w:val="EndNoteBibliography"/>
        <w:rPr>
          <w:noProof/>
        </w:rPr>
      </w:pPr>
      <w:bookmarkStart w:id="191" w:name="_ENREF_11"/>
      <w:r w:rsidRPr="00BA5BF4">
        <w:rPr>
          <w:noProof/>
        </w:rPr>
        <w:t xml:space="preserve">Fischer, K., et al. (2020). "Species-specific effects of thermal stress on the expression of genetic variation across a diverse group of plant and animal taxa under experimental conditions." </w:t>
      </w:r>
      <w:r w:rsidRPr="00BA5BF4">
        <w:rPr>
          <w:noProof/>
          <w:u w:val="single"/>
        </w:rPr>
        <w:t>Heredity</w:t>
      </w:r>
      <w:r w:rsidRPr="00BA5BF4">
        <w:rPr>
          <w:noProof/>
        </w:rPr>
        <w:t>: 1--15.</w:t>
      </w:r>
    </w:p>
    <w:p w14:paraId="2D908566" w14:textId="77777777" w:rsidR="00BA5BF4" w:rsidRPr="00BA5BF4" w:rsidRDefault="00BA5BF4" w:rsidP="00BA5BF4">
      <w:pPr>
        <w:pStyle w:val="EndNoteBibliography"/>
        <w:ind w:left="720" w:hanging="720"/>
        <w:rPr>
          <w:noProof/>
        </w:rPr>
      </w:pPr>
      <w:r w:rsidRPr="00BA5BF4">
        <w:rPr>
          <w:noProof/>
        </w:rPr>
        <w:tab/>
      </w:r>
      <w:bookmarkEnd w:id="191"/>
    </w:p>
    <w:p w14:paraId="3BBD3E70" w14:textId="77777777" w:rsidR="00BA5BF4" w:rsidRPr="00BA5BF4" w:rsidRDefault="00BA5BF4" w:rsidP="00BA5BF4">
      <w:pPr>
        <w:pStyle w:val="EndNoteBibliography"/>
        <w:rPr>
          <w:noProof/>
        </w:rPr>
      </w:pPr>
      <w:bookmarkStart w:id="192" w:name="_ENREF_12"/>
      <w:r w:rsidRPr="00BA5BF4">
        <w:rPr>
          <w:noProof/>
        </w:rPr>
        <w:t xml:space="preserve">Gavrilets, S. and S. M. Scheiner (1993). "The genetics of phenotypic plasticity. vi. theoretical predictions for directional selection. ." </w:t>
      </w:r>
      <w:r w:rsidRPr="00BA5BF4">
        <w:rPr>
          <w:noProof/>
          <w:u w:val="single"/>
        </w:rPr>
        <w:t>Journal of Evolutionary Biology</w:t>
      </w:r>
      <w:r w:rsidRPr="00BA5BF4">
        <w:rPr>
          <w:noProof/>
        </w:rPr>
        <w:t xml:space="preserve"> </w:t>
      </w:r>
      <w:r w:rsidRPr="00BA5BF4">
        <w:rPr>
          <w:b/>
          <w:noProof/>
        </w:rPr>
        <w:t>6</w:t>
      </w:r>
      <w:r w:rsidRPr="00BA5BF4">
        <w:rPr>
          <w:noProof/>
        </w:rPr>
        <w:t>: 49–68.</w:t>
      </w:r>
    </w:p>
    <w:p w14:paraId="3B525475" w14:textId="77777777" w:rsidR="00BA5BF4" w:rsidRPr="00BA5BF4" w:rsidRDefault="00BA5BF4" w:rsidP="00BA5BF4">
      <w:pPr>
        <w:pStyle w:val="EndNoteBibliography"/>
        <w:ind w:left="720" w:hanging="720"/>
        <w:rPr>
          <w:noProof/>
        </w:rPr>
      </w:pPr>
      <w:r w:rsidRPr="00BA5BF4">
        <w:rPr>
          <w:noProof/>
        </w:rPr>
        <w:tab/>
      </w:r>
      <w:bookmarkEnd w:id="192"/>
    </w:p>
    <w:p w14:paraId="654664A6" w14:textId="77777777" w:rsidR="00BA5BF4" w:rsidRPr="00BA5BF4" w:rsidRDefault="00BA5BF4" w:rsidP="00BA5BF4">
      <w:pPr>
        <w:pStyle w:val="EndNoteBibliography"/>
        <w:rPr>
          <w:noProof/>
        </w:rPr>
      </w:pPr>
      <w:bookmarkStart w:id="193" w:name="_ENREF_13"/>
      <w:r w:rsidRPr="00BA5BF4">
        <w:rPr>
          <w:noProof/>
        </w:rPr>
        <w:t xml:space="preserve">Ghalambor, C. K., et al. (2007). "Adaptive versus non-adaptive phenotypic plasticity and the potential for contemporary adaptation in new environments." </w:t>
      </w:r>
      <w:r w:rsidRPr="00BA5BF4">
        <w:rPr>
          <w:noProof/>
          <w:u w:val="single"/>
        </w:rPr>
        <w:t>Functional Ecology</w:t>
      </w:r>
      <w:r w:rsidRPr="00BA5BF4">
        <w:rPr>
          <w:noProof/>
        </w:rPr>
        <w:t xml:space="preserve"> </w:t>
      </w:r>
      <w:r w:rsidRPr="00BA5BF4">
        <w:rPr>
          <w:b/>
          <w:noProof/>
        </w:rPr>
        <w:t>21</w:t>
      </w:r>
      <w:r w:rsidRPr="00BA5BF4">
        <w:rPr>
          <w:noProof/>
        </w:rPr>
        <w:t>(3): 394–407.</w:t>
      </w:r>
    </w:p>
    <w:p w14:paraId="2CBD0D9C" w14:textId="77777777" w:rsidR="00BA5BF4" w:rsidRPr="00BA5BF4" w:rsidRDefault="00BA5BF4" w:rsidP="00BA5BF4">
      <w:pPr>
        <w:pStyle w:val="EndNoteBibliography"/>
        <w:ind w:left="720" w:hanging="720"/>
        <w:rPr>
          <w:noProof/>
        </w:rPr>
      </w:pPr>
      <w:r w:rsidRPr="00BA5BF4">
        <w:rPr>
          <w:noProof/>
        </w:rPr>
        <w:lastRenderedPageBreak/>
        <w:tab/>
      </w:r>
      <w:bookmarkEnd w:id="193"/>
    </w:p>
    <w:p w14:paraId="3CFC4520" w14:textId="77777777" w:rsidR="00BA5BF4" w:rsidRPr="00BA5BF4" w:rsidRDefault="00BA5BF4" w:rsidP="00BA5BF4">
      <w:pPr>
        <w:pStyle w:val="EndNoteBibliography"/>
        <w:rPr>
          <w:noProof/>
        </w:rPr>
      </w:pPr>
      <w:bookmarkStart w:id="194" w:name="_ENREF_14"/>
      <w:r w:rsidRPr="00BA5BF4">
        <w:rPr>
          <w:noProof/>
        </w:rPr>
        <w:t xml:space="preserve">Hansen, T. F., et al. (2011). "Heritability is not Evolvability." </w:t>
      </w:r>
      <w:r w:rsidRPr="00BA5BF4">
        <w:rPr>
          <w:noProof/>
          <w:u w:val="single"/>
        </w:rPr>
        <w:t>Evolutionary Biology</w:t>
      </w:r>
      <w:r w:rsidRPr="00BA5BF4">
        <w:rPr>
          <w:noProof/>
        </w:rPr>
        <w:t xml:space="preserve"> </w:t>
      </w:r>
      <w:r w:rsidRPr="00BA5BF4">
        <w:rPr>
          <w:b/>
          <w:noProof/>
        </w:rPr>
        <w:t>38</w:t>
      </w:r>
      <w:r w:rsidRPr="00BA5BF4">
        <w:rPr>
          <w:noProof/>
        </w:rPr>
        <w:t>: 258–277.</w:t>
      </w:r>
    </w:p>
    <w:p w14:paraId="2B1A0421" w14:textId="77777777" w:rsidR="00BA5BF4" w:rsidRPr="00BA5BF4" w:rsidRDefault="00BA5BF4" w:rsidP="00BA5BF4">
      <w:pPr>
        <w:pStyle w:val="EndNoteBibliography"/>
        <w:ind w:left="720" w:hanging="720"/>
        <w:rPr>
          <w:noProof/>
        </w:rPr>
      </w:pPr>
      <w:r w:rsidRPr="00BA5BF4">
        <w:rPr>
          <w:noProof/>
        </w:rPr>
        <w:tab/>
      </w:r>
      <w:bookmarkEnd w:id="194"/>
    </w:p>
    <w:p w14:paraId="2BAC3311" w14:textId="77777777" w:rsidR="00BA5BF4" w:rsidRPr="00BA5BF4" w:rsidRDefault="00BA5BF4" w:rsidP="00BA5BF4">
      <w:pPr>
        <w:pStyle w:val="EndNoteBibliography"/>
        <w:rPr>
          <w:noProof/>
        </w:rPr>
      </w:pPr>
      <w:bookmarkStart w:id="195" w:name="_ENREF_15"/>
      <w:r w:rsidRPr="00BA5BF4">
        <w:rPr>
          <w:noProof/>
        </w:rPr>
        <w:t xml:space="preserve">Hoffman, A. A. and P. A. Parsons (1991). </w:t>
      </w:r>
      <w:r w:rsidRPr="00BA5BF4">
        <w:rPr>
          <w:noProof/>
          <w:u w:val="single"/>
        </w:rPr>
        <w:t>Evolutionary genetics and evolutionary stress</w:t>
      </w:r>
      <w:r w:rsidRPr="00BA5BF4">
        <w:rPr>
          <w:noProof/>
        </w:rPr>
        <w:t>, Oxford University Press.</w:t>
      </w:r>
    </w:p>
    <w:p w14:paraId="2E490ACB" w14:textId="77777777" w:rsidR="00BA5BF4" w:rsidRPr="00BA5BF4" w:rsidRDefault="00BA5BF4" w:rsidP="00BA5BF4">
      <w:pPr>
        <w:pStyle w:val="EndNoteBibliography"/>
        <w:ind w:left="720" w:hanging="720"/>
        <w:rPr>
          <w:noProof/>
        </w:rPr>
      </w:pPr>
      <w:r w:rsidRPr="00BA5BF4">
        <w:rPr>
          <w:noProof/>
        </w:rPr>
        <w:tab/>
      </w:r>
      <w:bookmarkEnd w:id="195"/>
    </w:p>
    <w:p w14:paraId="2072500E" w14:textId="77777777" w:rsidR="00BA5BF4" w:rsidRPr="00BA5BF4" w:rsidRDefault="00BA5BF4" w:rsidP="00BA5BF4">
      <w:pPr>
        <w:pStyle w:val="EndNoteBibliography"/>
        <w:rPr>
          <w:noProof/>
        </w:rPr>
      </w:pPr>
      <w:bookmarkStart w:id="196" w:name="_ENREF_16"/>
      <w:r w:rsidRPr="00BA5BF4">
        <w:rPr>
          <w:noProof/>
        </w:rPr>
        <w:t xml:space="preserve">Hoffmann, A. A. and J. Merilä (1999). "Heritable variation and evolution under favourable and unfavourable conditions." </w:t>
      </w:r>
      <w:r w:rsidRPr="00BA5BF4">
        <w:rPr>
          <w:noProof/>
          <w:u w:val="single"/>
        </w:rPr>
        <w:t>Trends in Ecology &amp; Evolution</w:t>
      </w:r>
      <w:r w:rsidRPr="00BA5BF4">
        <w:rPr>
          <w:noProof/>
        </w:rPr>
        <w:t xml:space="preserve"> </w:t>
      </w:r>
      <w:r w:rsidRPr="00BA5BF4">
        <w:rPr>
          <w:b/>
          <w:noProof/>
        </w:rPr>
        <w:t>14</w:t>
      </w:r>
      <w:r w:rsidRPr="00BA5BF4">
        <w:rPr>
          <w:noProof/>
        </w:rPr>
        <w:t>(3): 96--101.</w:t>
      </w:r>
    </w:p>
    <w:p w14:paraId="31112CAF" w14:textId="77777777" w:rsidR="00BA5BF4" w:rsidRPr="00BA5BF4" w:rsidRDefault="00BA5BF4" w:rsidP="00BA5BF4">
      <w:pPr>
        <w:pStyle w:val="EndNoteBibliography"/>
        <w:ind w:left="720" w:hanging="720"/>
        <w:rPr>
          <w:noProof/>
        </w:rPr>
      </w:pPr>
      <w:r w:rsidRPr="00BA5BF4">
        <w:rPr>
          <w:noProof/>
        </w:rPr>
        <w:tab/>
      </w:r>
      <w:bookmarkEnd w:id="196"/>
    </w:p>
    <w:p w14:paraId="720DCE76" w14:textId="77777777" w:rsidR="00BA5BF4" w:rsidRPr="00BA5BF4" w:rsidRDefault="00BA5BF4" w:rsidP="00BA5BF4">
      <w:pPr>
        <w:pStyle w:val="EndNoteBibliography"/>
        <w:rPr>
          <w:noProof/>
        </w:rPr>
      </w:pPr>
      <w:bookmarkStart w:id="197" w:name="_ENREF_17"/>
      <w:r w:rsidRPr="00BA5BF4">
        <w:rPr>
          <w:noProof/>
        </w:rPr>
        <w:t xml:space="preserve">Lynch, M. and B. Walsh (1998). </w:t>
      </w:r>
      <w:r w:rsidRPr="00BA5BF4">
        <w:rPr>
          <w:noProof/>
          <w:u w:val="single"/>
        </w:rPr>
        <w:t>Genetics And Analysis Of Quantitative Traits</w:t>
      </w:r>
      <w:r w:rsidRPr="00BA5BF4">
        <w:rPr>
          <w:noProof/>
        </w:rPr>
        <w:t>, Oxford University Press.</w:t>
      </w:r>
    </w:p>
    <w:p w14:paraId="71F3C287" w14:textId="77777777" w:rsidR="00BA5BF4" w:rsidRPr="00BA5BF4" w:rsidRDefault="00BA5BF4" w:rsidP="00BA5BF4">
      <w:pPr>
        <w:pStyle w:val="EndNoteBibliography"/>
        <w:ind w:left="720" w:hanging="720"/>
        <w:rPr>
          <w:noProof/>
        </w:rPr>
      </w:pPr>
      <w:r w:rsidRPr="00BA5BF4">
        <w:rPr>
          <w:noProof/>
        </w:rPr>
        <w:tab/>
      </w:r>
      <w:bookmarkEnd w:id="197"/>
    </w:p>
    <w:p w14:paraId="11D5A012" w14:textId="77777777" w:rsidR="00BA5BF4" w:rsidRPr="00BA5BF4" w:rsidRDefault="00BA5BF4" w:rsidP="00BA5BF4">
      <w:pPr>
        <w:pStyle w:val="EndNoteBibliography"/>
        <w:rPr>
          <w:noProof/>
        </w:rPr>
      </w:pPr>
      <w:bookmarkStart w:id="198" w:name="_ENREF_18"/>
      <w:r w:rsidRPr="00BA5BF4">
        <w:rPr>
          <w:noProof/>
        </w:rPr>
        <w:t xml:space="preserve">Monaghan, P. (2008). "Early growth conditions, phenotypic development and environmental change." </w:t>
      </w:r>
      <w:r w:rsidRPr="00BA5BF4">
        <w:rPr>
          <w:noProof/>
          <w:u w:val="single"/>
        </w:rPr>
        <w:t>Philosophical Transactions of the Royal Society B: Biological Sciences</w:t>
      </w:r>
      <w:r w:rsidRPr="00BA5BF4">
        <w:rPr>
          <w:noProof/>
        </w:rPr>
        <w:t xml:space="preserve"> </w:t>
      </w:r>
      <w:r w:rsidRPr="00BA5BF4">
        <w:rPr>
          <w:b/>
          <w:noProof/>
        </w:rPr>
        <w:t>363</w:t>
      </w:r>
      <w:r w:rsidRPr="00BA5BF4">
        <w:rPr>
          <w:noProof/>
        </w:rPr>
        <w:t>(1497): 1635–1645.</w:t>
      </w:r>
    </w:p>
    <w:p w14:paraId="5125734E" w14:textId="77777777" w:rsidR="00BA5BF4" w:rsidRPr="00BA5BF4" w:rsidRDefault="00BA5BF4" w:rsidP="00BA5BF4">
      <w:pPr>
        <w:pStyle w:val="EndNoteBibliography"/>
        <w:ind w:left="720" w:hanging="720"/>
        <w:rPr>
          <w:noProof/>
        </w:rPr>
      </w:pPr>
      <w:r w:rsidRPr="00BA5BF4">
        <w:rPr>
          <w:noProof/>
        </w:rPr>
        <w:tab/>
      </w:r>
      <w:bookmarkEnd w:id="198"/>
    </w:p>
    <w:p w14:paraId="5AFD2F91" w14:textId="77777777" w:rsidR="00BA5BF4" w:rsidRPr="00BA5BF4" w:rsidRDefault="00BA5BF4" w:rsidP="00BA5BF4">
      <w:pPr>
        <w:pStyle w:val="EndNoteBibliography"/>
        <w:rPr>
          <w:noProof/>
        </w:rPr>
      </w:pPr>
      <w:bookmarkStart w:id="199" w:name="_ENREF_19"/>
      <w:r w:rsidRPr="00BA5BF4">
        <w:rPr>
          <w:noProof/>
        </w:rPr>
        <w:t xml:space="preserve">Noble, D. W. A., et al. (2019). "Plastic responses to novel environments are biased towards phenotype dimensions with high additive genetic variation." </w:t>
      </w:r>
      <w:r w:rsidRPr="00BA5BF4">
        <w:rPr>
          <w:noProof/>
          <w:u w:val="single"/>
        </w:rPr>
        <w:t>Proceedings of the National Academy of Sciences</w:t>
      </w:r>
      <w:r w:rsidRPr="00BA5BF4">
        <w:rPr>
          <w:noProof/>
        </w:rPr>
        <w:t xml:space="preserve"> </w:t>
      </w:r>
      <w:r w:rsidRPr="00BA5BF4">
        <w:rPr>
          <w:b/>
          <w:noProof/>
        </w:rPr>
        <w:t>116</w:t>
      </w:r>
      <w:r w:rsidRPr="00BA5BF4">
        <w:rPr>
          <w:noProof/>
        </w:rPr>
        <w:t>(27): 13452--13461.</w:t>
      </w:r>
    </w:p>
    <w:p w14:paraId="08D72597" w14:textId="77777777" w:rsidR="00BA5BF4" w:rsidRPr="00BA5BF4" w:rsidRDefault="00BA5BF4" w:rsidP="00BA5BF4">
      <w:pPr>
        <w:pStyle w:val="EndNoteBibliography"/>
        <w:ind w:left="720" w:hanging="720"/>
        <w:rPr>
          <w:noProof/>
        </w:rPr>
      </w:pPr>
      <w:r w:rsidRPr="00BA5BF4">
        <w:rPr>
          <w:noProof/>
        </w:rPr>
        <w:tab/>
      </w:r>
      <w:bookmarkEnd w:id="199"/>
    </w:p>
    <w:p w14:paraId="37831606" w14:textId="77777777" w:rsidR="00BA5BF4" w:rsidRPr="00BA5BF4" w:rsidRDefault="00BA5BF4" w:rsidP="00BA5BF4">
      <w:pPr>
        <w:pStyle w:val="EndNoteBibliography"/>
        <w:rPr>
          <w:noProof/>
        </w:rPr>
      </w:pPr>
      <w:bookmarkStart w:id="200" w:name="_ENREF_20"/>
      <w:r w:rsidRPr="00BA5BF4">
        <w:rPr>
          <w:noProof/>
        </w:rPr>
        <w:t xml:space="preserve">Noble, D. W. A., et al. (2018). "Developmental temperatures and phenotypic plasticity in reptiles: a systematic review and meta-analysis." </w:t>
      </w:r>
      <w:r w:rsidRPr="00BA5BF4">
        <w:rPr>
          <w:noProof/>
          <w:u w:val="single"/>
        </w:rPr>
        <w:t>Biological Reviews</w:t>
      </w:r>
      <w:r w:rsidRPr="00BA5BF4">
        <w:rPr>
          <w:noProof/>
        </w:rPr>
        <w:t xml:space="preserve"> </w:t>
      </w:r>
      <w:r w:rsidRPr="00BA5BF4">
        <w:rPr>
          <w:b/>
          <w:noProof/>
        </w:rPr>
        <w:t>93</w:t>
      </w:r>
      <w:r w:rsidRPr="00BA5BF4">
        <w:rPr>
          <w:noProof/>
        </w:rPr>
        <w:t>(1): 72–97.</w:t>
      </w:r>
    </w:p>
    <w:p w14:paraId="3F2CC935" w14:textId="77777777" w:rsidR="00BA5BF4" w:rsidRPr="00BA5BF4" w:rsidRDefault="00BA5BF4" w:rsidP="00BA5BF4">
      <w:pPr>
        <w:pStyle w:val="EndNoteBibliography"/>
        <w:ind w:left="720" w:hanging="720"/>
        <w:rPr>
          <w:noProof/>
        </w:rPr>
      </w:pPr>
      <w:r w:rsidRPr="00BA5BF4">
        <w:rPr>
          <w:noProof/>
        </w:rPr>
        <w:tab/>
      </w:r>
      <w:bookmarkEnd w:id="200"/>
    </w:p>
    <w:p w14:paraId="4A60323A" w14:textId="77777777" w:rsidR="00BA5BF4" w:rsidRPr="00BA5BF4" w:rsidRDefault="00BA5BF4" w:rsidP="00BA5BF4">
      <w:pPr>
        <w:pStyle w:val="EndNoteBibliography"/>
        <w:rPr>
          <w:noProof/>
        </w:rPr>
      </w:pPr>
      <w:bookmarkStart w:id="201" w:name="_ENREF_21"/>
      <w:r w:rsidRPr="00BA5BF4">
        <w:rPr>
          <w:noProof/>
        </w:rPr>
        <w:t xml:space="preserve">Noordwijk, A. J. V., et al. (1988). "Heritability of body size in a natural population of the Great Tit (Parus major) and its relation to age and environmental conditions during growth." </w:t>
      </w:r>
      <w:r w:rsidRPr="00BA5BF4">
        <w:rPr>
          <w:noProof/>
          <w:u w:val="single"/>
        </w:rPr>
        <w:t>Genetical Research</w:t>
      </w:r>
      <w:r w:rsidRPr="00BA5BF4">
        <w:rPr>
          <w:noProof/>
        </w:rPr>
        <w:t xml:space="preserve"> </w:t>
      </w:r>
      <w:r w:rsidRPr="00BA5BF4">
        <w:rPr>
          <w:b/>
          <w:noProof/>
        </w:rPr>
        <w:t>51</w:t>
      </w:r>
      <w:r w:rsidRPr="00BA5BF4">
        <w:rPr>
          <w:noProof/>
        </w:rPr>
        <w:t>(2): 149--162.</w:t>
      </w:r>
    </w:p>
    <w:p w14:paraId="5E37D192" w14:textId="77777777" w:rsidR="00BA5BF4" w:rsidRPr="00BA5BF4" w:rsidRDefault="00BA5BF4" w:rsidP="00BA5BF4">
      <w:pPr>
        <w:pStyle w:val="EndNoteBibliography"/>
        <w:ind w:left="720" w:hanging="720"/>
        <w:rPr>
          <w:noProof/>
        </w:rPr>
      </w:pPr>
      <w:r w:rsidRPr="00BA5BF4">
        <w:rPr>
          <w:noProof/>
        </w:rPr>
        <w:tab/>
      </w:r>
      <w:bookmarkEnd w:id="201"/>
    </w:p>
    <w:p w14:paraId="40CC8344" w14:textId="77777777" w:rsidR="00BA5BF4" w:rsidRPr="00BA5BF4" w:rsidRDefault="00BA5BF4" w:rsidP="00BA5BF4">
      <w:pPr>
        <w:pStyle w:val="EndNoteBibliography"/>
        <w:rPr>
          <w:noProof/>
        </w:rPr>
      </w:pPr>
      <w:bookmarkStart w:id="202" w:name="_ENREF_22"/>
      <w:r w:rsidRPr="00BA5BF4">
        <w:rPr>
          <w:noProof/>
        </w:rPr>
        <w:t xml:space="preserve">Paaby, A. B. and M. V. Rockman (2014). "Cryptic genetic variation: evolution's hidden substrate." </w:t>
      </w:r>
      <w:r w:rsidRPr="00BA5BF4">
        <w:rPr>
          <w:noProof/>
          <w:u w:val="single"/>
        </w:rPr>
        <w:t>Nature Reviews Genetics</w:t>
      </w:r>
      <w:r w:rsidRPr="00BA5BF4">
        <w:rPr>
          <w:noProof/>
        </w:rPr>
        <w:t xml:space="preserve"> </w:t>
      </w:r>
      <w:r w:rsidRPr="00BA5BF4">
        <w:rPr>
          <w:b/>
          <w:noProof/>
        </w:rPr>
        <w:t>15</w:t>
      </w:r>
      <w:r w:rsidRPr="00BA5BF4">
        <w:rPr>
          <w:noProof/>
        </w:rPr>
        <w:t>(4): 247--258.</w:t>
      </w:r>
    </w:p>
    <w:p w14:paraId="793D580B" w14:textId="77777777" w:rsidR="00BA5BF4" w:rsidRPr="00BA5BF4" w:rsidRDefault="00BA5BF4" w:rsidP="00BA5BF4">
      <w:pPr>
        <w:pStyle w:val="EndNoteBibliography"/>
        <w:ind w:left="720" w:hanging="720"/>
        <w:rPr>
          <w:noProof/>
        </w:rPr>
      </w:pPr>
      <w:r w:rsidRPr="00BA5BF4">
        <w:rPr>
          <w:noProof/>
        </w:rPr>
        <w:tab/>
      </w:r>
      <w:bookmarkEnd w:id="202"/>
    </w:p>
    <w:p w14:paraId="158B4421" w14:textId="77777777" w:rsidR="00BA5BF4" w:rsidRPr="00BA5BF4" w:rsidRDefault="00BA5BF4" w:rsidP="00BA5BF4">
      <w:pPr>
        <w:pStyle w:val="EndNoteBibliography"/>
        <w:rPr>
          <w:noProof/>
        </w:rPr>
      </w:pPr>
      <w:bookmarkStart w:id="203" w:name="_ENREF_23"/>
      <w:r w:rsidRPr="00BA5BF4">
        <w:rPr>
          <w:noProof/>
        </w:rPr>
        <w:t xml:space="preserve">Reed, T. E., et al. (2010). "Phenotypic plasticity and population viability: the importance of environmental predictability." </w:t>
      </w:r>
      <w:r w:rsidRPr="00BA5BF4">
        <w:rPr>
          <w:noProof/>
          <w:u w:val="single"/>
        </w:rPr>
        <w:t>Proceedings of the Royal Society of London B: Biological Sciences</w:t>
      </w:r>
      <w:r w:rsidRPr="00BA5BF4">
        <w:rPr>
          <w:noProof/>
        </w:rPr>
        <w:t xml:space="preserve"> </w:t>
      </w:r>
      <w:r w:rsidRPr="00BA5BF4">
        <w:rPr>
          <w:b/>
          <w:noProof/>
        </w:rPr>
        <w:t>277</w:t>
      </w:r>
      <w:r w:rsidRPr="00BA5BF4">
        <w:rPr>
          <w:noProof/>
        </w:rPr>
        <w:t>(1699): 3391–3400.</w:t>
      </w:r>
    </w:p>
    <w:p w14:paraId="06A33B21" w14:textId="77777777" w:rsidR="00BA5BF4" w:rsidRPr="00BA5BF4" w:rsidRDefault="00BA5BF4" w:rsidP="00BA5BF4">
      <w:pPr>
        <w:pStyle w:val="EndNoteBibliography"/>
        <w:ind w:left="720" w:hanging="720"/>
        <w:rPr>
          <w:noProof/>
        </w:rPr>
      </w:pPr>
      <w:r w:rsidRPr="00BA5BF4">
        <w:rPr>
          <w:noProof/>
        </w:rPr>
        <w:tab/>
      </w:r>
      <w:bookmarkEnd w:id="203"/>
    </w:p>
    <w:p w14:paraId="7D524610" w14:textId="77777777" w:rsidR="00BA5BF4" w:rsidRPr="00BA5BF4" w:rsidRDefault="00BA5BF4" w:rsidP="00BA5BF4">
      <w:pPr>
        <w:pStyle w:val="EndNoteBibliography"/>
        <w:rPr>
          <w:noProof/>
        </w:rPr>
      </w:pPr>
      <w:bookmarkStart w:id="204" w:name="_ENREF_24"/>
      <w:r w:rsidRPr="00BA5BF4">
        <w:rPr>
          <w:noProof/>
        </w:rPr>
        <w:t xml:space="preserve">Roelofs, D., et al. (2010). "The significance of genome-wide transcriptional regulation in the evolution of stress tolerance." </w:t>
      </w:r>
      <w:r w:rsidRPr="00BA5BF4">
        <w:rPr>
          <w:noProof/>
          <w:u w:val="single"/>
        </w:rPr>
        <w:t>Evolutionary Ecology</w:t>
      </w:r>
      <w:r w:rsidRPr="00BA5BF4">
        <w:rPr>
          <w:noProof/>
        </w:rPr>
        <w:t xml:space="preserve"> </w:t>
      </w:r>
      <w:r w:rsidRPr="00BA5BF4">
        <w:rPr>
          <w:b/>
          <w:noProof/>
        </w:rPr>
        <w:t>24</w:t>
      </w:r>
      <w:r w:rsidRPr="00BA5BF4">
        <w:rPr>
          <w:noProof/>
        </w:rPr>
        <w:t>(3): 527--539.</w:t>
      </w:r>
    </w:p>
    <w:p w14:paraId="12B4F5CC" w14:textId="77777777" w:rsidR="00BA5BF4" w:rsidRPr="00BA5BF4" w:rsidRDefault="00BA5BF4" w:rsidP="00BA5BF4">
      <w:pPr>
        <w:pStyle w:val="EndNoteBibliography"/>
        <w:ind w:left="720" w:hanging="720"/>
        <w:rPr>
          <w:noProof/>
        </w:rPr>
      </w:pPr>
      <w:r w:rsidRPr="00BA5BF4">
        <w:rPr>
          <w:noProof/>
        </w:rPr>
        <w:tab/>
      </w:r>
      <w:bookmarkEnd w:id="204"/>
    </w:p>
    <w:p w14:paraId="532976A2" w14:textId="49BCF885" w:rsidR="00BA5BF4" w:rsidRPr="00BA5BF4" w:rsidRDefault="00BA5BF4" w:rsidP="00BA5BF4">
      <w:pPr>
        <w:pStyle w:val="EndNoteBibliography"/>
        <w:rPr>
          <w:noProof/>
        </w:rPr>
      </w:pPr>
      <w:bookmarkStart w:id="205" w:name="_ENREF_25"/>
      <w:r w:rsidRPr="00BA5BF4">
        <w:rPr>
          <w:noProof/>
        </w:rPr>
        <w:t xml:space="preserve">Rowiński, P. K. and B. Rogell (2017). "Environmental stress correlates with increases in both genetic and residual variances: A meta-analysis of animal studies." </w:t>
      </w:r>
      <w:r w:rsidRPr="00BA5BF4">
        <w:rPr>
          <w:noProof/>
          <w:u w:val="single"/>
        </w:rPr>
        <w:t>Evolution</w:t>
      </w:r>
      <w:r w:rsidRPr="00BA5BF4">
        <w:rPr>
          <w:noProof/>
        </w:rPr>
        <w:t xml:space="preserve"> </w:t>
      </w:r>
      <w:r w:rsidRPr="00BA5BF4">
        <w:rPr>
          <w:b/>
          <w:noProof/>
        </w:rPr>
        <w:t>71</w:t>
      </w:r>
      <w:r w:rsidRPr="00BA5BF4">
        <w:rPr>
          <w:noProof/>
        </w:rPr>
        <w:t xml:space="preserve">: 1339–1351. </w:t>
      </w:r>
      <w:hyperlink r:id="rId16" w:history="1">
        <w:r w:rsidRPr="00BA5BF4">
          <w:rPr>
            <w:rStyle w:val="Hyperlink"/>
            <w:noProof/>
          </w:rPr>
          <w:t>https://doi.org/1310.1111/evo.13201</w:t>
        </w:r>
      </w:hyperlink>
      <w:r w:rsidRPr="00BA5BF4">
        <w:rPr>
          <w:noProof/>
        </w:rPr>
        <w:t>.</w:t>
      </w:r>
    </w:p>
    <w:p w14:paraId="6D688E73" w14:textId="77777777" w:rsidR="00BA5BF4" w:rsidRPr="00BA5BF4" w:rsidRDefault="00BA5BF4" w:rsidP="00BA5BF4">
      <w:pPr>
        <w:pStyle w:val="EndNoteBibliography"/>
        <w:ind w:left="720" w:hanging="720"/>
        <w:rPr>
          <w:noProof/>
        </w:rPr>
      </w:pPr>
      <w:r w:rsidRPr="00BA5BF4">
        <w:rPr>
          <w:noProof/>
        </w:rPr>
        <w:tab/>
      </w:r>
      <w:bookmarkEnd w:id="205"/>
    </w:p>
    <w:p w14:paraId="7FDD4859" w14:textId="77777777" w:rsidR="00BA5BF4" w:rsidRPr="00BA5BF4" w:rsidRDefault="00BA5BF4" w:rsidP="00BA5BF4">
      <w:pPr>
        <w:pStyle w:val="EndNoteBibliography"/>
        <w:rPr>
          <w:noProof/>
        </w:rPr>
      </w:pPr>
      <w:bookmarkStart w:id="206" w:name="_ENREF_26"/>
      <w:r w:rsidRPr="00BA5BF4">
        <w:rPr>
          <w:noProof/>
        </w:rPr>
        <w:t xml:space="preserve">Schielzeth, H. and S. Nakagawa (2022). "Conditional repeatability and the variance explained by reaction norm variation in random slope models." </w:t>
      </w:r>
      <w:r w:rsidRPr="00BA5BF4">
        <w:rPr>
          <w:noProof/>
          <w:u w:val="single"/>
        </w:rPr>
        <w:t>Methods in Ecology and Evolution</w:t>
      </w:r>
      <w:r w:rsidRPr="00BA5BF4">
        <w:rPr>
          <w:noProof/>
        </w:rPr>
        <w:t xml:space="preserve"> </w:t>
      </w:r>
      <w:r w:rsidRPr="00BA5BF4">
        <w:rPr>
          <w:b/>
          <w:noProof/>
        </w:rPr>
        <w:t>13</w:t>
      </w:r>
      <w:r w:rsidRPr="00BA5BF4">
        <w:rPr>
          <w:noProof/>
        </w:rPr>
        <w:t>: 1214-1223.</w:t>
      </w:r>
    </w:p>
    <w:p w14:paraId="57CF1A58" w14:textId="77777777" w:rsidR="00BA5BF4" w:rsidRPr="00BA5BF4" w:rsidRDefault="00BA5BF4" w:rsidP="00BA5BF4">
      <w:pPr>
        <w:pStyle w:val="EndNoteBibliography"/>
        <w:ind w:left="720" w:hanging="720"/>
        <w:rPr>
          <w:noProof/>
        </w:rPr>
      </w:pPr>
      <w:r w:rsidRPr="00BA5BF4">
        <w:rPr>
          <w:noProof/>
        </w:rPr>
        <w:tab/>
      </w:r>
      <w:bookmarkEnd w:id="206"/>
    </w:p>
    <w:p w14:paraId="0E09AE48" w14:textId="77777777" w:rsidR="00BA5BF4" w:rsidRPr="00BA5BF4" w:rsidRDefault="00BA5BF4" w:rsidP="00BA5BF4">
      <w:pPr>
        <w:pStyle w:val="EndNoteBibliography"/>
        <w:rPr>
          <w:noProof/>
        </w:rPr>
      </w:pPr>
      <w:bookmarkStart w:id="207" w:name="_ENREF_27"/>
      <w:r w:rsidRPr="00BA5BF4">
        <w:rPr>
          <w:noProof/>
        </w:rPr>
        <w:t xml:space="preserve">Sivula, T., et al. (2020). "Uncertainty in Bayesian leave-one-out cross-validation based model comparison." </w:t>
      </w:r>
      <w:r w:rsidRPr="00BA5BF4">
        <w:rPr>
          <w:noProof/>
          <w:u w:val="single"/>
        </w:rPr>
        <w:t>arXiv:2008.10296</w:t>
      </w:r>
      <w:r w:rsidRPr="00BA5BF4">
        <w:rPr>
          <w:noProof/>
        </w:rPr>
        <w:t>.</w:t>
      </w:r>
    </w:p>
    <w:p w14:paraId="6C200176" w14:textId="77777777" w:rsidR="00BA5BF4" w:rsidRPr="00BA5BF4" w:rsidRDefault="00BA5BF4" w:rsidP="00BA5BF4">
      <w:pPr>
        <w:pStyle w:val="EndNoteBibliography"/>
        <w:ind w:left="720" w:hanging="720"/>
        <w:rPr>
          <w:noProof/>
        </w:rPr>
      </w:pPr>
      <w:r w:rsidRPr="00BA5BF4">
        <w:rPr>
          <w:noProof/>
        </w:rPr>
        <w:tab/>
      </w:r>
      <w:bookmarkEnd w:id="207"/>
    </w:p>
    <w:p w14:paraId="629F856B" w14:textId="77777777" w:rsidR="00BA5BF4" w:rsidRPr="00BA5BF4" w:rsidRDefault="00BA5BF4" w:rsidP="00BA5BF4">
      <w:pPr>
        <w:pStyle w:val="EndNoteBibliography"/>
        <w:rPr>
          <w:noProof/>
        </w:rPr>
      </w:pPr>
      <w:bookmarkStart w:id="208" w:name="_ENREF_28"/>
      <w:r w:rsidRPr="00BA5BF4">
        <w:rPr>
          <w:noProof/>
        </w:rPr>
        <w:lastRenderedPageBreak/>
        <w:t xml:space="preserve">Stillwell, R. C. and C. W. Fox (2009). "Geographic variation in body size, sexual size dimorphism and fitness components of a seed beetle: local adaptation versus phenotypic plasticity." </w:t>
      </w:r>
      <w:r w:rsidRPr="00BA5BF4">
        <w:rPr>
          <w:noProof/>
          <w:u w:val="single"/>
        </w:rPr>
        <w:t>Oikos</w:t>
      </w:r>
      <w:r w:rsidRPr="00BA5BF4">
        <w:rPr>
          <w:noProof/>
        </w:rPr>
        <w:t xml:space="preserve"> </w:t>
      </w:r>
      <w:r w:rsidRPr="00BA5BF4">
        <w:rPr>
          <w:b/>
          <w:noProof/>
        </w:rPr>
        <w:t>118</w:t>
      </w:r>
      <w:r w:rsidRPr="00BA5BF4">
        <w:rPr>
          <w:noProof/>
        </w:rPr>
        <w:t>(5): 703--712.</w:t>
      </w:r>
    </w:p>
    <w:p w14:paraId="31A1F0C0" w14:textId="77777777" w:rsidR="00BA5BF4" w:rsidRPr="00BA5BF4" w:rsidRDefault="00BA5BF4" w:rsidP="00BA5BF4">
      <w:pPr>
        <w:pStyle w:val="EndNoteBibliography"/>
        <w:ind w:left="720" w:hanging="720"/>
        <w:rPr>
          <w:noProof/>
        </w:rPr>
      </w:pPr>
      <w:r w:rsidRPr="00BA5BF4">
        <w:rPr>
          <w:noProof/>
        </w:rPr>
        <w:tab/>
      </w:r>
      <w:bookmarkEnd w:id="208"/>
    </w:p>
    <w:p w14:paraId="3BBBF657" w14:textId="77777777" w:rsidR="00BA5BF4" w:rsidRPr="00BA5BF4" w:rsidRDefault="00BA5BF4" w:rsidP="00BA5BF4">
      <w:pPr>
        <w:pStyle w:val="EndNoteBibliography"/>
        <w:rPr>
          <w:noProof/>
        </w:rPr>
      </w:pPr>
      <w:bookmarkStart w:id="209" w:name="_ENREF_29"/>
      <w:r w:rsidRPr="00BA5BF4">
        <w:rPr>
          <w:noProof/>
        </w:rPr>
        <w:t xml:space="preserve">VanRaden, P. M. (2008). "Efficient Methods to Compute Genomic Predictions." </w:t>
      </w:r>
      <w:r w:rsidRPr="00BA5BF4">
        <w:rPr>
          <w:noProof/>
          <w:u w:val="single"/>
        </w:rPr>
        <w:t>Journal of Dairy Science</w:t>
      </w:r>
      <w:r w:rsidRPr="00BA5BF4">
        <w:rPr>
          <w:noProof/>
        </w:rPr>
        <w:t xml:space="preserve"> </w:t>
      </w:r>
      <w:r w:rsidRPr="00BA5BF4">
        <w:rPr>
          <w:b/>
          <w:noProof/>
        </w:rPr>
        <w:t>91</w:t>
      </w:r>
      <w:r w:rsidRPr="00BA5BF4">
        <w:rPr>
          <w:noProof/>
        </w:rPr>
        <w:t>(11): 4414--4423.</w:t>
      </w:r>
    </w:p>
    <w:p w14:paraId="00248732" w14:textId="77777777" w:rsidR="00BA5BF4" w:rsidRPr="00BA5BF4" w:rsidRDefault="00BA5BF4" w:rsidP="00BA5BF4">
      <w:pPr>
        <w:pStyle w:val="EndNoteBibliography"/>
        <w:ind w:left="720" w:hanging="720"/>
        <w:rPr>
          <w:noProof/>
        </w:rPr>
      </w:pPr>
      <w:r w:rsidRPr="00BA5BF4">
        <w:rPr>
          <w:noProof/>
        </w:rPr>
        <w:tab/>
      </w:r>
      <w:bookmarkEnd w:id="209"/>
    </w:p>
    <w:p w14:paraId="6CD07847" w14:textId="77777777" w:rsidR="00BA5BF4" w:rsidRPr="00BA5BF4" w:rsidRDefault="00BA5BF4" w:rsidP="00BA5BF4">
      <w:pPr>
        <w:pStyle w:val="EndNoteBibliography"/>
        <w:rPr>
          <w:noProof/>
        </w:rPr>
      </w:pPr>
      <w:bookmarkStart w:id="210" w:name="_ENREF_30"/>
      <w:r w:rsidRPr="00BA5BF4">
        <w:rPr>
          <w:noProof/>
        </w:rPr>
        <w:t xml:space="preserve">West-Eberhard, M. J. (2003). </w:t>
      </w:r>
      <w:r w:rsidRPr="00BA5BF4">
        <w:rPr>
          <w:noProof/>
          <w:u w:val="single"/>
        </w:rPr>
        <w:t>Developmental Plasticity and Evolution</w:t>
      </w:r>
      <w:r w:rsidRPr="00BA5BF4">
        <w:rPr>
          <w:noProof/>
        </w:rPr>
        <w:t>, Oxford University Press.</w:t>
      </w:r>
    </w:p>
    <w:p w14:paraId="5302913F" w14:textId="77777777" w:rsidR="00BA5BF4" w:rsidRPr="00BA5BF4" w:rsidRDefault="00BA5BF4" w:rsidP="00BA5BF4">
      <w:pPr>
        <w:pStyle w:val="EndNoteBibliography"/>
        <w:ind w:left="720" w:hanging="720"/>
        <w:rPr>
          <w:noProof/>
        </w:rPr>
      </w:pPr>
      <w:r w:rsidRPr="00BA5BF4">
        <w:rPr>
          <w:noProof/>
        </w:rPr>
        <w:tab/>
      </w:r>
      <w:bookmarkEnd w:id="210"/>
    </w:p>
    <w:p w14:paraId="061160EC" w14:textId="77777777" w:rsidR="00BA5BF4" w:rsidRPr="00BA5BF4" w:rsidRDefault="00BA5BF4" w:rsidP="00BA5BF4">
      <w:pPr>
        <w:pStyle w:val="EndNoteBibliography"/>
        <w:rPr>
          <w:noProof/>
        </w:rPr>
      </w:pPr>
      <w:bookmarkStart w:id="211" w:name="_ENREF_31"/>
      <w:r w:rsidRPr="00BA5BF4">
        <w:rPr>
          <w:noProof/>
        </w:rPr>
        <w:t xml:space="preserve">Wood, C. W. and E. D. Brodie (2015). "Environmental effects on the structure of the G-matrix." </w:t>
      </w:r>
      <w:r w:rsidRPr="00BA5BF4">
        <w:rPr>
          <w:noProof/>
          <w:u w:val="single"/>
        </w:rPr>
        <w:t>Evolution</w:t>
      </w:r>
      <w:r w:rsidRPr="00BA5BF4">
        <w:rPr>
          <w:noProof/>
        </w:rPr>
        <w:t xml:space="preserve"> </w:t>
      </w:r>
      <w:r w:rsidRPr="00BA5BF4">
        <w:rPr>
          <w:b/>
          <w:noProof/>
        </w:rPr>
        <w:t>69</w:t>
      </w:r>
      <w:r w:rsidRPr="00BA5BF4">
        <w:rPr>
          <w:noProof/>
        </w:rPr>
        <w:t>(11): 2927--2940.</w:t>
      </w:r>
    </w:p>
    <w:p w14:paraId="55985629" w14:textId="77777777" w:rsidR="00BA5BF4" w:rsidRPr="00BA5BF4" w:rsidRDefault="00BA5BF4" w:rsidP="00BA5BF4">
      <w:pPr>
        <w:pStyle w:val="EndNoteBibliography"/>
        <w:ind w:left="720" w:hanging="720"/>
        <w:rPr>
          <w:noProof/>
        </w:rPr>
      </w:pPr>
      <w:r w:rsidRPr="00BA5BF4">
        <w:rPr>
          <w:noProof/>
        </w:rPr>
        <w:tab/>
      </w:r>
      <w:bookmarkEnd w:id="211"/>
    </w:p>
    <w:p w14:paraId="31720AE4" w14:textId="63BFF148"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7"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139"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140"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141"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578C7" w14:textId="77777777" w:rsidR="00DF65D8" w:rsidRDefault="00DF65D8" w:rsidP="00F014AB">
      <w:r>
        <w:separator/>
      </w:r>
    </w:p>
  </w:endnote>
  <w:endnote w:type="continuationSeparator" w:id="0">
    <w:p w14:paraId="725209BC" w14:textId="77777777" w:rsidR="00DF65D8" w:rsidRDefault="00DF65D8"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7E410" w14:textId="77777777" w:rsidR="00DF65D8" w:rsidRDefault="00DF65D8" w:rsidP="00F014AB">
      <w:r>
        <w:separator/>
      </w:r>
    </w:p>
  </w:footnote>
  <w:footnote w:type="continuationSeparator" w:id="0">
    <w:p w14:paraId="090454AA" w14:textId="77777777" w:rsidR="00DF65D8" w:rsidRDefault="00DF65D8"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38&lt;/item&gt;&lt;item&gt;64&lt;/item&gt;&lt;item&gt;81&lt;/item&gt;&lt;item&gt;82&lt;/item&gt;&lt;item&gt;83&lt;/item&gt;&lt;item&gt;84&lt;/item&gt;&lt;item&gt;85&lt;/item&gt;&lt;item&gt;86&lt;/item&gt;&lt;item&gt;87&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66F2"/>
    <w:rsid w:val="00657A9C"/>
    <w:rsid w:val="00663684"/>
    <w:rsid w:val="006643DA"/>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7598"/>
    <w:rsid w:val="00847E3F"/>
    <w:rsid w:val="00850684"/>
    <w:rsid w:val="0085156C"/>
    <w:rsid w:val="008528AD"/>
    <w:rsid w:val="00853845"/>
    <w:rsid w:val="00854079"/>
    <w:rsid w:val="0085481F"/>
    <w:rsid w:val="0085551F"/>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E5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65D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5</TotalTime>
  <Pages>24</Pages>
  <Words>59119</Words>
  <Characters>336981</Characters>
  <Application>Microsoft Office Word</Application>
  <DocSecurity>0</DocSecurity>
  <Lines>2808</Lines>
  <Paragraphs>7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37</cp:revision>
  <cp:lastPrinted>2020-10-01T23:31:00Z</cp:lastPrinted>
  <dcterms:created xsi:type="dcterms:W3CDTF">2020-11-17T04:59:00Z</dcterms:created>
  <dcterms:modified xsi:type="dcterms:W3CDTF">2023-07-12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